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4AAC50" w14:textId="77777777" w:rsidR="00F33862" w:rsidRPr="00221BDC" w:rsidRDefault="00221BDC" w:rsidP="00221BDC">
      <w:pPr>
        <w:spacing w:after="0" w:line="240" w:lineRule="auto"/>
        <w:ind w:left="851" w:hanging="851"/>
        <w:jc w:val="center"/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  <w:lang w:val="es-MX"/>
        </w:rPr>
      </w:pPr>
      <w:r w:rsidRPr="00221BDC"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  <w:lang w:val="es-MX"/>
        </w:rPr>
        <w:t>DAFTAR PUSTAKA</w:t>
      </w:r>
    </w:p>
    <w:p w14:paraId="00C15A8D" w14:textId="77777777" w:rsidR="00221BDC" w:rsidRDefault="00221BDC" w:rsidP="00F33862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</w:pPr>
    </w:p>
    <w:p w14:paraId="14BB8368" w14:textId="77777777" w:rsidR="00221BDC" w:rsidRPr="00221BDC" w:rsidRDefault="00F33862" w:rsidP="00221BDC">
      <w:pPr>
        <w:widowControl w:val="0"/>
        <w:autoSpaceDE w:val="0"/>
        <w:autoSpaceDN w:val="0"/>
        <w:adjustRightInd w:val="0"/>
        <w:spacing w:after="0" w:line="240" w:lineRule="auto"/>
        <w:ind w:left="482" w:hanging="482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  <w:fldChar w:fldCharType="begin" w:fldLock="1"/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  <w:instrText xml:space="preserve">ADDIN Mendeley Bibliography CSL_BIBLIOGRAPHY </w:instrTex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  <w:fldChar w:fldCharType="separate"/>
      </w:r>
      <w:r w:rsidR="00221BDC" w:rsidRPr="00221BDC">
        <w:rPr>
          <w:rFonts w:ascii="Times New Roman" w:hAnsi="Times New Roman" w:cs="Times New Roman"/>
          <w:noProof/>
          <w:sz w:val="24"/>
          <w:szCs w:val="24"/>
        </w:rPr>
        <w:t xml:space="preserve">Agustini, N. K. I., &amp; Dewi, A. S. K. (2019). </w:t>
      </w:r>
      <w:r w:rsidR="00221BDC"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Kompensasi, Disiplin Kerja Dan Motivasi Terhadap Produktivitas Karyawan. E-Jurnal Manajemen</w:t>
      </w:r>
      <w:r w:rsidR="00221BDC"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8ACD863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9F64EBB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Arikunto, S. (2010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rosedur Penelitian Suatu Pendekatan Praktik. Jakarta: Rineka Cipta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9372870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7417159E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Dessler, G. (2017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Human Resource Management. United States America: Pearson Education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4A552CC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5663473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Ghozali, I. (2018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Aplikasi Analisis Multivariate Dengan Program IBM SPSS 25. Badan Penerbit Universitas Diponegoro: Semarang.</w:t>
      </w:r>
    </w:p>
    <w:p w14:paraId="7CF6FF88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AB609DB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Kristianti, L. S., &amp; Sunarsi, D. (2020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ngaruh Motivasi Dan Pengalaman Kerja Terhadap Produktivitas Karyawan Pada Pt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obilindo Perkasa Di Tangerang. Value: Jurnal Manajemen Dan Akuntansi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4A4DD5E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3CD2B93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Kustini, E., &amp; Sari, N. (2020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ngaruh Pelatihan Dan Disiplin Kerja Terhadap Produktivitas Kerja Karyawan Pada Pt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Bumen Redja Abadi–Bsd. Jenius (Jurnal Ilmiah Manajemen Sumber Daya Manusia)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10D8ABB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F900A18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>Kusuma, K</w:t>
      </w:r>
      <w:r>
        <w:rPr>
          <w:rFonts w:ascii="Times New Roman" w:hAnsi="Times New Roman" w:cs="Times New Roman"/>
          <w:noProof/>
          <w:sz w:val="24"/>
          <w:szCs w:val="24"/>
        </w:rPr>
        <w:t>., &amp; Ruswidiono, R. W. (2021)</w:t>
      </w: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Disiplin Kerja, Kesehatan Kerja Dan Keselamatan Kerja Terhadap Produktivitas Kerja Karyawan Divisi Produksi Pt. Sandimas Intimitra Bekasi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3DFEC40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0770932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Liana, W. (2020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Motivasi Terhadap Produktivitas Karyawan Pt Telkom Indonesia, Tbk Cabang Palembang. Jurnal Nasional Manajemen Pemasaran &amp; Sdm, 1(01)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1A8BAF9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119CD4E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Nitisemito. (2010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elolaan Tentang Kondisi Kerja. Jakarta: Erlangga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5E603EC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43165BA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Nitisemito, A. S. (2011). No Title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anajemen Personalia. Edisi Revisi, Penerbit Ghalia Indonesia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618671D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1389581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Prasada, D., Oktavianti, N., &amp; Kristianti, L. S. (2020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ngaruh Pemberian Reward Dan Motivasi Terhadap Produktivitas Karyawan Pada Pt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Sinar Kencana Jaya Di Surabaya. Jurnal Ekonomi Efektif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2CC6B20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07368EBC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>Purnami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N. I., &amp; Utama, I. M. (2019).</w:t>
      </w: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Pemberdayaan, Motivasi Dan Lingkungan Kerja Terhadap Produktivitas Kerja Karyawan. E-Jurnal Manajemen Universitas Udayana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30E692F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AE61453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Ratmat. (2017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anajemen Kerja Dalam Organisasi. Jakarta: CV Penerbit Qiara Media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7A6B5B5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aleh, A. R., &amp; Utomo, H. (2018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Disiplin Kerja, Motivasi Kerja, Etos Kerja Dan Lingkungan Kerja Terhadap Produktivitas Kerja Karyawan Bagian Produksi Di Pt. Inko Java Semarang. Among Makarti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195967A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2BAA93B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amsudin, S. (2012).</w:t>
      </w: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. Jakarta: CV Pustaka Setia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DFAE6EC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D799ED6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Santoni, N. P. C. C., &amp; Suana, I. W. (2018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Kompensasi, Motivasi, Disiplin Kerja Terhadap Produktivitas Kerja Karyawan Divisi Sales Di Honda Denpasar Agung. E-Jurnal Manajemen Unud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DCF4CEF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4C75AD2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edarmayanti, M.Pd, A. (2010)</w:t>
      </w: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Sumber Daya Manusia Dan Produktivitas Kerja. Bandung : Penerbit Mandar Maju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EF3F6A4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049CEF1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Setyowati, R., Lambey, L., &amp; Rumokoy, F. S. (2018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The Effect Of Leadership, Work Environment, And Discipline On Employees’productivity At Pt. Amri Margatama Capital. Jurnal Emba: Jurnal Riset Ekonomi, Manajemen, Bisnis Dan Akuntansi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A94B378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55B5B3BF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Sinamora, H. (2012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anajemen Sumber Daya Manusia. Edisi 2. Yogyakarta: STIE YKPN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6BD8639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FD2F866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Siregar, S. (2017).</w:t>
      </w: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: Dilengkapi Dengan Perbandingan Perhitungan Manual Dan SPSS. Penerbit Kencana: Jakarta.</w:t>
      </w:r>
    </w:p>
    <w:p w14:paraId="7B9023AA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3B51CF4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Sugiyono. (2019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, Kualitati ,Dan R&amp;D. Bandung: PT Alfabeta.</w:t>
      </w:r>
    </w:p>
    <w:p w14:paraId="3624A192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6572B37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Sugiyono. (2015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ombinasi (Mix Methods). Bandung: Alfabeta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921BA44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2DF3A203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Sugiyono. (2018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Metode Penelitian Kuantitatif. Bandung: Alfabeta.</w:t>
      </w:r>
    </w:p>
    <w:p w14:paraId="769B28B9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39764708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Sunarsi, D., &amp; Kusjono, G. (2019)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Non Fisik, Konflik Dan Turn Over Intention Terhadap Produktivitas Kerja Karyawan Pada Cv. Usaha Mandiri Jakarta Selatan. Jurnal Ekonomi Efektif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98FC145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6AF632DB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>Suwanto, S., Kosasih, K., Nurjaya, N., Sunar</w:t>
      </w:r>
      <w:r w:rsidR="00E277EF">
        <w:rPr>
          <w:rFonts w:ascii="Times New Roman" w:hAnsi="Times New Roman" w:cs="Times New Roman"/>
          <w:noProof/>
          <w:sz w:val="24"/>
          <w:szCs w:val="24"/>
        </w:rPr>
        <w:t>si, D., &amp; Erlangga, H. (2021).</w:t>
      </w: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E277EF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 xml:space="preserve">Pengaruh Motivasi Dan Pengalaman Kerja Terhadap Produktivitas Karyawan Pada Happy Restaurant Di Bandung.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Jurnal Ekonomi Efektif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209DDA5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F88AD93" w14:textId="77777777" w:rsidR="00221BDC" w:rsidRPr="00221BDC" w:rsidRDefault="00221BDC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Tumiwa, A., Tewal, B., &amp; Palandeng, I. D. </w:t>
      </w:r>
      <w:r w:rsidR="00E277EF">
        <w:rPr>
          <w:rFonts w:ascii="Times New Roman" w:hAnsi="Times New Roman" w:cs="Times New Roman"/>
          <w:noProof/>
          <w:sz w:val="24"/>
          <w:szCs w:val="24"/>
        </w:rPr>
        <w:t>(2017).</w:t>
      </w:r>
      <w:r w:rsidRPr="00221B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Teknologi Informasi, Lingkungan Kerja Dan Kompetensi Terhadap Produktivitas Karyawan (Study Pada Kantor Pusat Bank Sulutgo). Jurnal Emba: Jurnal Riset Ekonomi, Manajemen, Bisnis Dan Akuntansi</w:t>
      </w:r>
      <w:r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4977C7CE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13390DCB" w14:textId="77777777" w:rsidR="00221BDC" w:rsidRP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s-MX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Veithzal, R. (2011). </w:t>
      </w:r>
      <w:r w:rsidR="00221BDC" w:rsidRPr="00E277EF">
        <w:rPr>
          <w:rFonts w:ascii="Times New Roman" w:hAnsi="Times New Roman" w:cs="Times New Roman"/>
          <w:i/>
          <w:iCs/>
          <w:noProof/>
          <w:sz w:val="24"/>
          <w:szCs w:val="24"/>
          <w:lang w:val="es-MX"/>
        </w:rPr>
        <w:t>Manajemen Sumber Daya Manusia Untuk Perusahaan Dari Teori Ke Praktik, Edisi Pertama, Penerbit PT Raja Grafindo Persada: Jakarta</w:t>
      </w:r>
      <w:r w:rsidR="00221BDC" w:rsidRPr="00E277EF">
        <w:rPr>
          <w:rFonts w:ascii="Times New Roman" w:hAnsi="Times New Roman" w:cs="Times New Roman"/>
          <w:noProof/>
          <w:sz w:val="24"/>
          <w:szCs w:val="24"/>
          <w:lang w:val="es-MX"/>
        </w:rPr>
        <w:t>.</w:t>
      </w:r>
    </w:p>
    <w:p w14:paraId="0ED2E410" w14:textId="77777777" w:rsidR="00E277EF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</w:p>
    <w:p w14:paraId="4B83FFF2" w14:textId="77777777" w:rsidR="00221BDC" w:rsidRPr="00221BDC" w:rsidRDefault="00E277EF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Wahyuningsih, S. (2018).</w:t>
      </w:r>
      <w:r w:rsidR="00221BDC" w:rsidRPr="00221BD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221BDC" w:rsidRPr="00221BDC">
        <w:rPr>
          <w:rFonts w:ascii="Times New Roman" w:hAnsi="Times New Roman" w:cs="Times New Roman"/>
          <w:i/>
          <w:iCs/>
          <w:noProof/>
          <w:sz w:val="24"/>
          <w:szCs w:val="24"/>
        </w:rPr>
        <w:t>Pengaruh Lingkungan Kerja Terhadap Produktivitas Kerja. Warta Dharmawangsa</w:t>
      </w:r>
      <w:r w:rsidR="00221BDC" w:rsidRPr="00221BD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FEC15B" w14:textId="77777777" w:rsidR="00F33862" w:rsidRDefault="00F33862" w:rsidP="00221BD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  <w:lang w:val="es-MX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  <w:fldChar w:fldCharType="end"/>
      </w:r>
    </w:p>
    <w:p w14:paraId="454C7CC0" w14:textId="77777777" w:rsidR="00E277EF" w:rsidRDefault="00E277EF">
      <w:pPr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  <w:lang w:val="es-MX"/>
        </w:rPr>
      </w:pPr>
      <w:r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  <w:lang w:val="es-MX"/>
        </w:rPr>
        <w:br w:type="page"/>
      </w:r>
    </w:p>
    <w:p w14:paraId="225AB089" w14:textId="77777777" w:rsidR="00E277EF" w:rsidRDefault="00E277EF" w:rsidP="00E277EF">
      <w:pPr>
        <w:jc w:val="center"/>
        <w:rPr>
          <w:rFonts w:ascii="Times New Roman" w:hAnsi="Times New Roman" w:cs="Times New Roman"/>
          <w:b/>
          <w:sz w:val="96"/>
          <w:lang w:val="es-MX"/>
        </w:rPr>
      </w:pPr>
    </w:p>
    <w:p w14:paraId="0C3348FF" w14:textId="77777777" w:rsidR="00E277EF" w:rsidRDefault="00E277EF" w:rsidP="00E277EF">
      <w:pPr>
        <w:jc w:val="center"/>
        <w:rPr>
          <w:rFonts w:ascii="Times New Roman" w:hAnsi="Times New Roman" w:cs="Times New Roman"/>
          <w:b/>
          <w:sz w:val="96"/>
          <w:lang w:val="es-MX"/>
        </w:rPr>
      </w:pPr>
    </w:p>
    <w:p w14:paraId="26840E38" w14:textId="77777777" w:rsidR="00E277EF" w:rsidRDefault="00E277EF" w:rsidP="00E277EF">
      <w:pPr>
        <w:jc w:val="center"/>
        <w:rPr>
          <w:rFonts w:ascii="Times New Roman" w:hAnsi="Times New Roman" w:cs="Times New Roman"/>
          <w:b/>
          <w:sz w:val="96"/>
          <w:lang w:val="es-MX"/>
        </w:rPr>
      </w:pPr>
    </w:p>
    <w:p w14:paraId="33223AEF" w14:textId="77777777" w:rsidR="00E277EF" w:rsidRDefault="00E277EF" w:rsidP="00E277EF">
      <w:pPr>
        <w:jc w:val="center"/>
        <w:rPr>
          <w:rFonts w:ascii="Times New Roman" w:hAnsi="Times New Roman" w:cs="Times New Roman"/>
          <w:b/>
          <w:sz w:val="96"/>
          <w:lang w:val="es-MX"/>
        </w:rPr>
      </w:pPr>
    </w:p>
    <w:p w14:paraId="433BAC54" w14:textId="77777777" w:rsidR="00E277EF" w:rsidRPr="00D10E9A" w:rsidRDefault="00E277EF" w:rsidP="00E277EF">
      <w:pPr>
        <w:jc w:val="center"/>
        <w:rPr>
          <w:rFonts w:ascii="Times New Roman" w:hAnsi="Times New Roman" w:cs="Times New Roman"/>
          <w:b/>
          <w:sz w:val="96"/>
          <w:lang w:val="es-MX"/>
        </w:rPr>
      </w:pPr>
      <w:r w:rsidRPr="00D10E9A">
        <w:rPr>
          <w:rFonts w:ascii="Times New Roman" w:hAnsi="Times New Roman" w:cs="Times New Roman"/>
          <w:b/>
          <w:sz w:val="96"/>
          <w:lang w:val="es-MX"/>
        </w:rPr>
        <w:t>LAMPIRAN</w:t>
      </w:r>
    </w:p>
    <w:p w14:paraId="634EF39F" w14:textId="77777777" w:rsidR="00E277EF" w:rsidRPr="00D10E9A" w:rsidRDefault="00E277EF" w:rsidP="00E277EF">
      <w:pPr>
        <w:rPr>
          <w:lang w:val="es-MX"/>
        </w:rPr>
      </w:pPr>
      <w:r w:rsidRPr="00D10E9A">
        <w:rPr>
          <w:lang w:val="es-MX"/>
        </w:rPr>
        <w:br w:type="page"/>
      </w:r>
    </w:p>
    <w:p w14:paraId="66E5042F" w14:textId="77777777" w:rsidR="00E277EF" w:rsidRPr="00D10E9A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lastRenderedPageBreak/>
        <w:t>Lampiran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1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Kuesioner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Pertanyaan</w:t>
      </w:r>
      <w:proofErr w:type="spellEnd"/>
    </w:p>
    <w:p w14:paraId="7ADE6EB7" w14:textId="77777777" w:rsidR="00E277EF" w:rsidRPr="00D10E9A" w:rsidRDefault="00E277EF" w:rsidP="00E277EF">
      <w:pPr>
        <w:jc w:val="center"/>
        <w:rPr>
          <w:rFonts w:ascii="Times New Roman" w:hAnsi="Times New Roman"/>
          <w:b/>
          <w:sz w:val="24"/>
          <w:lang w:val="es-MX"/>
        </w:rPr>
      </w:pPr>
      <w:r w:rsidRPr="00D10E9A">
        <w:rPr>
          <w:rFonts w:ascii="Times New Roman" w:hAnsi="Times New Roman"/>
          <w:b/>
          <w:sz w:val="24"/>
          <w:lang w:val="es-MX"/>
        </w:rPr>
        <w:t>KUESIONER PENELITIAN</w:t>
      </w:r>
    </w:p>
    <w:p w14:paraId="424A550C" w14:textId="77777777" w:rsidR="00E277EF" w:rsidRPr="00D10E9A" w:rsidRDefault="00E277EF" w:rsidP="00E277EF">
      <w:pPr>
        <w:rPr>
          <w:rFonts w:ascii="Times New Roman" w:hAnsi="Times New Roman" w:cs="Times New Roman"/>
          <w:lang w:val="es-MX"/>
        </w:rPr>
      </w:pPr>
    </w:p>
    <w:p w14:paraId="38AD7CDC" w14:textId="77777777" w:rsidR="00E277EF" w:rsidRPr="00D10E9A" w:rsidRDefault="00E277EF" w:rsidP="00E277EF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>Assalamualaikum</w:t>
      </w:r>
      <w:proofErr w:type="spellEnd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>Wr</w:t>
      </w:r>
      <w:proofErr w:type="spellEnd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>. Wb,</w:t>
      </w:r>
    </w:p>
    <w:p w14:paraId="729BD30B" w14:textId="77777777" w:rsidR="00E277EF" w:rsidRPr="00D10E9A" w:rsidRDefault="00E277EF" w:rsidP="00E277EF">
      <w:pPr>
        <w:spacing w:after="0" w:line="480" w:lineRule="auto"/>
        <w:ind w:firstLine="294"/>
        <w:jc w:val="both"/>
        <w:rPr>
          <w:rFonts w:ascii="Times New Roman" w:hAnsi="Times New Roman" w:cs="Times New Roman"/>
          <w:i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ehubung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eng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laksana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tugas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akhir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untu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menempuh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gelar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S1 di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Fakultas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Ekonom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Universitas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Islam Batik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urakart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,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neliti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saya yang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erjudul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“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roduktivitas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aryaw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itinjau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ar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Lingkung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,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Motivas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, dan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isipli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erj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UD Prima Jaya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urakarta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id-ID"/>
        </w:rPr>
        <w:t>”</w:t>
      </w:r>
      <w:r w:rsidRPr="00D10E9A">
        <w:rPr>
          <w:rFonts w:ascii="Times New Roman" w:hAnsi="Times New Roman" w:cs="Times New Roman"/>
          <w:b/>
          <w:bCs/>
          <w:sz w:val="24"/>
          <w:szCs w:val="24"/>
          <w:lang w:val="es-MX"/>
        </w:rPr>
        <w:t>.</w:t>
      </w:r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Membutuhk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erjasam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ar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para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aryaw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untu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mengetahu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agaiman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roduktivitas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aryaw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UD Prima Jaya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urakart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>.</w:t>
      </w:r>
    </w:p>
    <w:p w14:paraId="5EFC4601" w14:textId="77777777" w:rsidR="00E277EF" w:rsidRPr="00D10E9A" w:rsidRDefault="00E277EF" w:rsidP="00E277EF">
      <w:pPr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Moho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eng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Hormat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esedia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apa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>/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Ibu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>/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audar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/i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untu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mengis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uesioner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,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ehingg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neliti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yang saya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erjak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in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apat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iselesaik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eng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ai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dan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ermanfaat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epad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erbaga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iha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.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rlu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ipaham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ahw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neliti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in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tida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ad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tuju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lai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emat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-mata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hany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ngembang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ilmu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ngetahu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hususny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dalam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idang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masar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jasa dan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emu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jawab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apak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>/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Ibu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>/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audar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saya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jag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erahasiaanny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>.</w:t>
      </w:r>
    </w:p>
    <w:p w14:paraId="0F167BB1" w14:textId="77777777" w:rsidR="00E277EF" w:rsidRPr="00D10E9A" w:rsidRDefault="00E277EF" w:rsidP="00E277E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s-MX"/>
        </w:rPr>
      </w:pPr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Atas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esediaanny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saya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ucapk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terim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kasih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,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semoga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penelitian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ini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bermanfaat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>.</w:t>
      </w:r>
    </w:p>
    <w:p w14:paraId="6C93FB48" w14:textId="77777777" w:rsidR="00E277EF" w:rsidRPr="00D10E9A" w:rsidRDefault="00E277EF" w:rsidP="00E277EF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>Wassalamualaikum</w:t>
      </w:r>
      <w:proofErr w:type="spellEnd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>Wr</w:t>
      </w:r>
      <w:proofErr w:type="spellEnd"/>
      <w:r w:rsidRPr="00D10E9A">
        <w:rPr>
          <w:rFonts w:ascii="Times New Roman" w:hAnsi="Times New Roman" w:cs="Times New Roman"/>
          <w:i/>
          <w:sz w:val="24"/>
          <w:szCs w:val="24"/>
          <w:lang w:val="es-MX"/>
        </w:rPr>
        <w:t>. Wb</w:t>
      </w:r>
    </w:p>
    <w:p w14:paraId="041BEC06" w14:textId="77777777" w:rsidR="00E277EF" w:rsidRPr="00D10E9A" w:rsidRDefault="00E277EF" w:rsidP="00E277EF">
      <w:pPr>
        <w:spacing w:line="360" w:lineRule="auto"/>
        <w:ind w:firstLine="5130"/>
        <w:jc w:val="both"/>
        <w:rPr>
          <w:rFonts w:ascii="Times New Roman" w:hAnsi="Times New Roman" w:cs="Times New Roman"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 w:cs="Times New Roman"/>
          <w:sz w:val="24"/>
          <w:szCs w:val="24"/>
          <w:lang w:val="es-MX"/>
        </w:rPr>
        <w:t>Hormat</w:t>
      </w:r>
      <w:proofErr w:type="spellEnd"/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Saya</w:t>
      </w:r>
    </w:p>
    <w:p w14:paraId="3E3A6730" w14:textId="77777777" w:rsidR="00E277EF" w:rsidRPr="00D10E9A" w:rsidRDefault="00E277EF" w:rsidP="00E277EF">
      <w:pPr>
        <w:tabs>
          <w:tab w:val="left" w:pos="0"/>
          <w:tab w:val="left" w:pos="630"/>
          <w:tab w:val="left" w:pos="4320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s-MX"/>
        </w:rPr>
      </w:pPr>
      <w:r w:rsidRPr="00D10E9A">
        <w:rPr>
          <w:rFonts w:ascii="Times New Roman" w:hAnsi="Times New Roman" w:cs="Times New Roman"/>
          <w:sz w:val="24"/>
          <w:szCs w:val="24"/>
          <w:lang w:val="es-MX"/>
        </w:rPr>
        <w:t xml:space="preserve">                                                          </w:t>
      </w:r>
    </w:p>
    <w:p w14:paraId="61958170" w14:textId="77777777" w:rsidR="00E277EF" w:rsidRPr="00D10E9A" w:rsidRDefault="00E277EF" w:rsidP="00E277EF">
      <w:pPr>
        <w:tabs>
          <w:tab w:val="left" w:pos="0"/>
          <w:tab w:val="left" w:pos="630"/>
          <w:tab w:val="left" w:pos="4320"/>
        </w:tabs>
        <w:spacing w:line="360" w:lineRule="auto"/>
        <w:rPr>
          <w:rFonts w:ascii="Times New Roman" w:eastAsia="Times New Roman" w:hAnsi="Times New Roman" w:cs="Times New Roman"/>
          <w:b/>
          <w:sz w:val="24"/>
          <w:szCs w:val="24"/>
          <w:lang w:val="es-MX"/>
        </w:rPr>
      </w:pPr>
      <w:r w:rsidRPr="00D10E9A">
        <w:rPr>
          <w:rFonts w:ascii="Times New Roman" w:hAnsi="Times New Roman" w:cs="Times New Roman"/>
          <w:sz w:val="24"/>
          <w:szCs w:val="24"/>
          <w:lang w:val="es-MX"/>
        </w:rPr>
        <w:tab/>
      </w:r>
      <w:r w:rsidRPr="00D10E9A">
        <w:rPr>
          <w:rFonts w:ascii="Times New Roman" w:hAnsi="Times New Roman" w:cs="Times New Roman"/>
          <w:sz w:val="24"/>
          <w:szCs w:val="24"/>
          <w:lang w:val="es-MX"/>
        </w:rPr>
        <w:tab/>
      </w:r>
      <w:proofErr w:type="spellStart"/>
      <w:r w:rsidRPr="00D10E9A">
        <w:rPr>
          <w:rFonts w:ascii="Times New Roman" w:eastAsia="Times New Roman" w:hAnsi="Times New Roman" w:cs="Times New Roman"/>
          <w:b/>
          <w:sz w:val="24"/>
          <w:szCs w:val="24"/>
          <w:lang w:val="es-MX"/>
        </w:rPr>
        <w:t>Silviana</w:t>
      </w:r>
      <w:proofErr w:type="spellEnd"/>
      <w:r w:rsidRPr="00D10E9A">
        <w:rPr>
          <w:rFonts w:ascii="Times New Roman" w:eastAsia="Times New Roman" w:hAnsi="Times New Roman" w:cs="Times New Roman"/>
          <w:b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eastAsia="Times New Roman" w:hAnsi="Times New Roman" w:cs="Times New Roman"/>
          <w:b/>
          <w:sz w:val="24"/>
          <w:szCs w:val="24"/>
          <w:lang w:val="es-MX"/>
        </w:rPr>
        <w:t>Fransiska</w:t>
      </w:r>
      <w:proofErr w:type="spellEnd"/>
      <w:r w:rsidRPr="00D10E9A">
        <w:rPr>
          <w:rFonts w:ascii="Times New Roman" w:eastAsia="Times New Roman" w:hAnsi="Times New Roman" w:cs="Times New Roman"/>
          <w:b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eastAsia="Times New Roman" w:hAnsi="Times New Roman" w:cs="Times New Roman"/>
          <w:b/>
          <w:sz w:val="24"/>
          <w:szCs w:val="24"/>
          <w:lang w:val="es-MX"/>
        </w:rPr>
        <w:t>Anggreini</w:t>
      </w:r>
      <w:proofErr w:type="spellEnd"/>
    </w:p>
    <w:p w14:paraId="3F93A032" w14:textId="77777777" w:rsidR="00E277EF" w:rsidRPr="00972AFB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proofErr w:type="gramStart"/>
      <w:r>
        <w:rPr>
          <w:rFonts w:ascii="Times New Roman" w:hAnsi="Times New Roman"/>
          <w:b/>
          <w:sz w:val="24"/>
          <w:szCs w:val="24"/>
        </w:rPr>
        <w:t>2  Data</w:t>
      </w:r>
      <w:proofErr w:type="gram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pertanyaaa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responden</w:t>
      </w:r>
      <w:proofErr w:type="spellEnd"/>
    </w:p>
    <w:p w14:paraId="1D757755" w14:textId="77777777" w:rsidR="00E277EF" w:rsidRDefault="00E277EF" w:rsidP="00E277EF">
      <w:pPr>
        <w:pStyle w:val="ListParagraph"/>
        <w:numPr>
          <w:ilvl w:val="0"/>
          <w:numId w:val="1"/>
        </w:numPr>
        <w:tabs>
          <w:tab w:val="left" w:pos="0"/>
          <w:tab w:val="left" w:pos="630"/>
          <w:tab w:val="left" w:pos="4680"/>
        </w:tabs>
        <w:spacing w:line="360" w:lineRule="auto"/>
        <w:rPr>
          <w:rFonts w:ascii="Times New Roman" w:hAnsi="Times New Roman" w:cs="Times New Roman"/>
          <w:b/>
          <w:lang w:val="id-ID"/>
        </w:rPr>
      </w:pPr>
      <w:proofErr w:type="spellStart"/>
      <w:r>
        <w:rPr>
          <w:rFonts w:ascii="Times New Roman" w:hAnsi="Times New Roman" w:cs="Times New Roman"/>
          <w:b/>
        </w:rPr>
        <w:t>Petunjuk</w:t>
      </w:r>
      <w:proofErr w:type="spellEnd"/>
      <w:r>
        <w:rPr>
          <w:rFonts w:ascii="Times New Roman" w:hAnsi="Times New Roman" w:cs="Times New Roman"/>
          <w:b/>
        </w:rPr>
        <w:t xml:space="preserve"> </w:t>
      </w:r>
      <w:proofErr w:type="spellStart"/>
      <w:r>
        <w:rPr>
          <w:rFonts w:ascii="Times New Roman" w:hAnsi="Times New Roman" w:cs="Times New Roman"/>
          <w:b/>
        </w:rPr>
        <w:t>Pengisian</w:t>
      </w:r>
      <w:proofErr w:type="spellEnd"/>
      <w:r>
        <w:rPr>
          <w:rFonts w:ascii="Times New Roman" w:hAnsi="Times New Roman" w:cs="Times New Roman"/>
          <w:b/>
        </w:rPr>
        <w:t xml:space="preserve"> </w:t>
      </w:r>
    </w:p>
    <w:p w14:paraId="3E6FB133" w14:textId="77777777" w:rsidR="00E277EF" w:rsidRDefault="00E277EF" w:rsidP="00E277EF">
      <w:pPr>
        <w:numPr>
          <w:ilvl w:val="0"/>
          <w:numId w:val="2"/>
        </w:numPr>
        <w:spacing w:before="240" w:after="0" w:line="480" w:lineRule="auto"/>
        <w:ind w:left="567" w:hanging="283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ho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√)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>
        <w:rPr>
          <w:rFonts w:ascii="Times New Roman" w:hAnsi="Times New Roman" w:cs="Times New Roman"/>
          <w:sz w:val="24"/>
          <w:szCs w:val="24"/>
        </w:rPr>
        <w:t>Sd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I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DEDC9A4" w14:textId="77777777" w:rsidR="00E277EF" w:rsidRDefault="00E277EF" w:rsidP="00E277EF">
      <w:pPr>
        <w:numPr>
          <w:ilvl w:val="0"/>
          <w:numId w:val="2"/>
        </w:numPr>
        <w:spacing w:before="240" w:after="0" w:line="480" w:lineRule="auto"/>
        <w:ind w:left="567" w:hanging="283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ho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5D89CC" w14:textId="77777777" w:rsidR="00E277EF" w:rsidRDefault="00E277EF" w:rsidP="00E277EF">
      <w:pPr>
        <w:numPr>
          <w:ilvl w:val="0"/>
          <w:numId w:val="2"/>
        </w:numPr>
        <w:spacing w:before="240" w:after="0" w:line="480" w:lineRule="auto"/>
        <w:ind w:left="567" w:hanging="283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s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ntang</w:t>
      </w:r>
      <w:proofErr w:type="spellEnd"/>
      <w:proofErr w:type="gramStart"/>
      <w:r>
        <w:rPr>
          <w:rFonts w:ascii="Times New Roman" w:hAnsi="Times New Roman" w:cs="Times New Roman"/>
          <w:sz w:val="24"/>
          <w:szCs w:val="24"/>
        </w:rPr>
        <w:t xml:space="preserve">   (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√ )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ol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7C1C31" w14:textId="77777777" w:rsidR="00E277EF" w:rsidRDefault="00E277EF" w:rsidP="00E277EF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= 5</w:t>
      </w:r>
    </w:p>
    <w:p w14:paraId="2D526FC6" w14:textId="77777777" w:rsidR="00E277EF" w:rsidRDefault="00E277EF" w:rsidP="00E277EF">
      <w:pPr>
        <w:tabs>
          <w:tab w:val="left" w:pos="3600"/>
        </w:tabs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)</w:t>
      </w:r>
      <w:r>
        <w:rPr>
          <w:rFonts w:ascii="Times New Roman" w:hAnsi="Times New Roman" w:cs="Times New Roman"/>
          <w:sz w:val="24"/>
          <w:szCs w:val="24"/>
        </w:rPr>
        <w:tab/>
        <w:t>= 4</w:t>
      </w:r>
    </w:p>
    <w:p w14:paraId="4E96CEF4" w14:textId="77777777" w:rsidR="00E277EF" w:rsidRDefault="00E277EF" w:rsidP="00E277EF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u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S)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= 3</w:t>
      </w:r>
    </w:p>
    <w:p w14:paraId="0A8E402F" w14:textId="77777777" w:rsidR="00E277EF" w:rsidRDefault="00E277EF" w:rsidP="00E277EF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TS)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= 2</w:t>
      </w:r>
    </w:p>
    <w:p w14:paraId="0E4100E0" w14:textId="77777777" w:rsidR="00E277EF" w:rsidRDefault="00E277EF" w:rsidP="00E277EF">
      <w:pPr>
        <w:spacing w:before="240" w:line="480" w:lineRule="auto"/>
        <w:ind w:left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TS)</w:t>
      </w:r>
      <w:r>
        <w:rPr>
          <w:rFonts w:ascii="Times New Roman" w:hAnsi="Times New Roman" w:cs="Times New Roman"/>
          <w:sz w:val="24"/>
          <w:szCs w:val="24"/>
        </w:rPr>
        <w:tab/>
        <w:t>= 1</w:t>
      </w:r>
    </w:p>
    <w:p w14:paraId="6ECB54E2" w14:textId="77777777" w:rsidR="00E277EF" w:rsidRDefault="00E277EF" w:rsidP="00E277EF">
      <w:pPr>
        <w:pStyle w:val="ListParagraph"/>
        <w:numPr>
          <w:ilvl w:val="0"/>
          <w:numId w:val="1"/>
        </w:num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Identit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 </w:t>
      </w:r>
    </w:p>
    <w:p w14:paraId="09845532" w14:textId="77777777" w:rsidR="00E277EF" w:rsidRDefault="00E277EF" w:rsidP="00E277EF">
      <w:pPr>
        <w:numPr>
          <w:ilvl w:val="0"/>
          <w:numId w:val="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9CCE5B7" wp14:editId="349553CE">
                <wp:simplePos x="0" y="0"/>
                <wp:positionH relativeFrom="column">
                  <wp:posOffset>2074545</wp:posOffset>
                </wp:positionH>
                <wp:positionV relativeFrom="paragraph">
                  <wp:posOffset>175895</wp:posOffset>
                </wp:positionV>
                <wp:extent cx="1276350" cy="0"/>
                <wp:effectExtent l="0" t="0" r="19050" b="19050"/>
                <wp:wrapNone/>
                <wp:docPr id="73" name="Straight Connector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7635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dash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D1EEF7B" id="Straight Connector 73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margin" from="163.35pt,13.85pt" to="263.85pt,13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" strokecolor="windowText">
                <v:stroke dashstyle="dash"/>
              </v:lin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</w:p>
    <w:p w14:paraId="34C512A4" w14:textId="77777777" w:rsidR="00E277EF" w:rsidRDefault="00E277EF" w:rsidP="00E277EF">
      <w:pPr>
        <w:numPr>
          <w:ilvl w:val="0"/>
          <w:numId w:val="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FBCD3C2" wp14:editId="6A14B614">
                <wp:simplePos x="0" y="0"/>
                <wp:positionH relativeFrom="column">
                  <wp:posOffset>3354070</wp:posOffset>
                </wp:positionH>
                <wp:positionV relativeFrom="paragraph">
                  <wp:posOffset>350520</wp:posOffset>
                </wp:positionV>
                <wp:extent cx="208915" cy="180975"/>
                <wp:effectExtent l="0" t="0" r="19685" b="28575"/>
                <wp:wrapNone/>
                <wp:docPr id="74" name="Flowchart: Process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476029E2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FBCD3C2" id="_x0000_t109" coordsize="21600,21600" o:spt="109" path="m,l,21600r21600,l21600,xe">
                <v:stroke joinstyle="miter"/>
                <v:path gradientshapeok="t" o:connecttype="rect"/>
              </v:shapetype>
              <v:shape id="Flowchart: Process 74" o:spid="_x0000_s1026" type="#_x0000_t109" style="position:absolute;left:0;text-align:left;margin-left:264.1pt;margin-top:27.6pt;width:16.45pt;height:14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" fillcolor="window" strokecolor="windowText" strokeweight="1pt">
                <v:textbox>
                  <w:txbxContent>
                    <w:p w14:paraId="476029E2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79A2017" wp14:editId="2ECDF1BE">
                <wp:simplePos x="0" y="0"/>
                <wp:positionH relativeFrom="column">
                  <wp:posOffset>3348990</wp:posOffset>
                </wp:positionH>
                <wp:positionV relativeFrom="paragraph">
                  <wp:posOffset>25400</wp:posOffset>
                </wp:positionV>
                <wp:extent cx="208915" cy="191135"/>
                <wp:effectExtent l="0" t="0" r="19685" b="18415"/>
                <wp:wrapNone/>
                <wp:docPr id="75" name="Flowchart: Process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9113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079D57CF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9A2017" id="Flowchart: Process 75" o:spid="_x0000_s1027" type="#_x0000_t109" style="position:absolute;left:0;text-align:left;margin-left:263.7pt;margin-top:2pt;width:16.45pt;height:15.0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" fillcolor="window" strokecolor="windowText" strokeweight="1pt">
                <v:textbox>
                  <w:txbxContent>
                    <w:p w14:paraId="079D57CF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DBFC244" wp14:editId="308C860B">
                <wp:simplePos x="0" y="0"/>
                <wp:positionH relativeFrom="column">
                  <wp:posOffset>2009140</wp:posOffset>
                </wp:positionH>
                <wp:positionV relativeFrom="paragraph">
                  <wp:posOffset>26670</wp:posOffset>
                </wp:positionV>
                <wp:extent cx="209550" cy="180975"/>
                <wp:effectExtent l="0" t="0" r="19050" b="28575"/>
                <wp:wrapNone/>
                <wp:docPr id="76" name="Flowchart: Process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028D5780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BFC244" id="Flowchart: Process 76" o:spid="_x0000_s1028" type="#_x0000_t109" style="position:absolute;left:0;text-align:left;margin-left:158.2pt;margin-top:2.1pt;width:16.5pt;height:14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" fillcolor="window" strokecolor="windowText" strokeweight="1pt">
                <v:textbox>
                  <w:txbxContent>
                    <w:p w14:paraId="028D5780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9FF1796" wp14:editId="6A3882D2">
                <wp:simplePos x="0" y="0"/>
                <wp:positionH relativeFrom="column">
                  <wp:posOffset>2003425</wp:posOffset>
                </wp:positionH>
                <wp:positionV relativeFrom="paragraph">
                  <wp:posOffset>351790</wp:posOffset>
                </wp:positionV>
                <wp:extent cx="209550" cy="180975"/>
                <wp:effectExtent l="0" t="0" r="19050" b="28575"/>
                <wp:wrapNone/>
                <wp:docPr id="77" name="Flowchart: Process 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73EB79CB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FF1796" id="Flowchart: Process 77" o:spid="_x0000_s1029" type="#_x0000_t109" style="position:absolute;left:0;text-align:left;margin-left:157.75pt;margin-top:27.7pt;width:16.5pt;height:14.2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" fillcolor="window" strokecolor="windowText" strokeweight="1pt">
                <v:textbox>
                  <w:txbxContent>
                    <w:p w14:paraId="73EB79CB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mi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Laki-laki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Perempuan</w:t>
      </w:r>
    </w:p>
    <w:p w14:paraId="0768EF41" w14:textId="77777777" w:rsidR="00E277EF" w:rsidRDefault="00E277EF" w:rsidP="00E277EF">
      <w:pPr>
        <w:numPr>
          <w:ilvl w:val="0"/>
          <w:numId w:val="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14FFAE60" wp14:editId="2FD1448F">
                <wp:simplePos x="0" y="0"/>
                <wp:positionH relativeFrom="column">
                  <wp:posOffset>3360420</wp:posOffset>
                </wp:positionH>
                <wp:positionV relativeFrom="paragraph">
                  <wp:posOffset>340995</wp:posOffset>
                </wp:positionV>
                <wp:extent cx="218440" cy="181610"/>
                <wp:effectExtent l="0" t="0" r="10160" b="27940"/>
                <wp:wrapSquare wrapText="bothSides"/>
                <wp:docPr id="217" name="Text Box 2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8440" cy="1816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F044088" w14:textId="77777777" w:rsidR="00E277EF" w:rsidRDefault="00E277EF" w:rsidP="00E277EF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4FFAE60" id="_x0000_t202" coordsize="21600,21600" o:spt="202" path="m,l,21600r21600,l21600,xe">
                <v:stroke joinstyle="miter"/>
                <v:path gradientshapeok="t" o:connecttype="rect"/>
              </v:shapetype>
              <v:shape id="Text Box 217" o:spid="_x0000_s1030" type="#_x0000_t202" style="position:absolute;left:0;text-align:left;margin-left:264.6pt;margin-top:26.85pt;width:17.2pt;height:14.3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">
                <v:textbox>
                  <w:txbxContent>
                    <w:p w14:paraId="0F044088" w14:textId="77777777" w:rsidR="00E277EF" w:rsidRDefault="00E277EF" w:rsidP="00E277EF"/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A3FF7D2" wp14:editId="5312ECE8">
                <wp:simplePos x="0" y="0"/>
                <wp:positionH relativeFrom="column">
                  <wp:posOffset>2003425</wp:posOffset>
                </wp:positionH>
                <wp:positionV relativeFrom="paragraph">
                  <wp:posOffset>326390</wp:posOffset>
                </wp:positionV>
                <wp:extent cx="208915" cy="200660"/>
                <wp:effectExtent l="0" t="0" r="19685" b="27940"/>
                <wp:wrapNone/>
                <wp:docPr id="80" name="Flowchart: Process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200660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0FE32FB2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3FF7D2" id="Flowchart: Process 80" o:spid="_x0000_s1031" type="#_x0000_t109" style="position:absolute;left:0;text-align:left;margin-left:157.75pt;margin-top:25.7pt;width:16.45pt;height:15.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" fillcolor="window" strokecolor="windowText" strokeweight="1pt">
                <v:textbox>
                  <w:txbxContent>
                    <w:p w14:paraId="0FE32FB2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  <w:t xml:space="preserve">&lt; 21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 xml:space="preserve">    </w:t>
      </w:r>
      <w:proofErr w:type="gramStart"/>
      <w:r>
        <w:rPr>
          <w:rFonts w:ascii="Times New Roman" w:hAnsi="Times New Roman" w:cs="Times New Roman"/>
          <w:sz w:val="24"/>
          <w:szCs w:val="24"/>
        </w:rPr>
        <w:t>31  -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 40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14:paraId="5FAF43A3" w14:textId="77777777" w:rsidR="00E277EF" w:rsidRDefault="00E277EF" w:rsidP="00E277EF">
      <w:pPr>
        <w:spacing w:line="480" w:lineRule="auto"/>
        <w:ind w:left="288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21  -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 30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          &gt; 40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</w:p>
    <w:p w14:paraId="61C2B8CD" w14:textId="77777777" w:rsidR="00E277EF" w:rsidRDefault="00E277EF" w:rsidP="00E277EF">
      <w:pPr>
        <w:numPr>
          <w:ilvl w:val="0"/>
          <w:numId w:val="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8177446" wp14:editId="56D45BCC">
                <wp:simplePos x="0" y="0"/>
                <wp:positionH relativeFrom="column">
                  <wp:posOffset>2004060</wp:posOffset>
                </wp:positionH>
                <wp:positionV relativeFrom="paragraph">
                  <wp:posOffset>326390</wp:posOffset>
                </wp:positionV>
                <wp:extent cx="208915" cy="200660"/>
                <wp:effectExtent l="0" t="0" r="19685" b="27940"/>
                <wp:wrapNone/>
                <wp:docPr id="81" name="Flowchart: Process 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200660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14CCDC97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177446" id="Flowchart: Process 81" o:spid="_x0000_s1032" type="#_x0000_t109" style="position:absolute;left:0;text-align:left;margin-left:157.8pt;margin-top:25.7pt;width:16.45pt;height:15.8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" fillcolor="window" strokecolor="windowText" strokeweight="1pt">
                <v:textbox>
                  <w:txbxContent>
                    <w:p w14:paraId="14CCDC97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BD28E0F" wp14:editId="47A08CF9">
                <wp:simplePos x="0" y="0"/>
                <wp:positionH relativeFrom="column">
                  <wp:posOffset>3361690</wp:posOffset>
                </wp:positionH>
                <wp:positionV relativeFrom="paragraph">
                  <wp:posOffset>348615</wp:posOffset>
                </wp:positionV>
                <wp:extent cx="208915" cy="180975"/>
                <wp:effectExtent l="0" t="0" r="19685" b="28575"/>
                <wp:wrapNone/>
                <wp:docPr id="82" name="Flowchart: Process 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6CCB6D20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D28E0F" id="Flowchart: Process 82" o:spid="_x0000_s1033" type="#_x0000_t109" style="position:absolute;left:0;text-align:left;margin-left:264.7pt;margin-top:27.45pt;width:16.45pt;height:14.2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" fillcolor="window" strokecolor="windowText" strokeweight="1pt">
                <v:textbox>
                  <w:txbxContent>
                    <w:p w14:paraId="6CCB6D20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54CF6C8" wp14:editId="24A45E0E">
                <wp:simplePos x="0" y="0"/>
                <wp:positionH relativeFrom="column">
                  <wp:posOffset>3363595</wp:posOffset>
                </wp:positionH>
                <wp:positionV relativeFrom="paragraph">
                  <wp:posOffset>19050</wp:posOffset>
                </wp:positionV>
                <wp:extent cx="208915" cy="180975"/>
                <wp:effectExtent l="0" t="0" r="19685" b="28575"/>
                <wp:wrapNone/>
                <wp:docPr id="83" name="Flowchart: Process 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01DA577F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4CF6C8" id="Flowchart: Process 83" o:spid="_x0000_s1034" type="#_x0000_t109" style="position:absolute;left:0;text-align:left;margin-left:264.85pt;margin-top:1.5pt;width:16.45pt;height:14.2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" fillcolor="window" strokecolor="windowText" strokeweight="1pt">
                <v:textbox>
                  <w:txbxContent>
                    <w:p w14:paraId="01DA577F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0B8FB41" wp14:editId="638BC0FB">
                <wp:simplePos x="0" y="0"/>
                <wp:positionH relativeFrom="column">
                  <wp:posOffset>4146550</wp:posOffset>
                </wp:positionH>
                <wp:positionV relativeFrom="paragraph">
                  <wp:posOffset>19050</wp:posOffset>
                </wp:positionV>
                <wp:extent cx="208915" cy="180975"/>
                <wp:effectExtent l="0" t="0" r="19685" b="28575"/>
                <wp:wrapNone/>
                <wp:docPr id="84" name="Flowchart: Process 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38EBCFAC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0B8FB41" id="Flowchart: Process 84" o:spid="_x0000_s1035" type="#_x0000_t109" style="position:absolute;left:0;text-align:left;margin-left:326.5pt;margin-top:1.5pt;width:16.45pt;height:14.2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" fillcolor="window" strokecolor="windowText" strokeweight="1pt">
                <v:textbox>
                  <w:txbxContent>
                    <w:p w14:paraId="38EBCFAC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3774B42" wp14:editId="128ECFF0">
                <wp:simplePos x="0" y="0"/>
                <wp:positionH relativeFrom="column">
                  <wp:posOffset>2003425</wp:posOffset>
                </wp:positionH>
                <wp:positionV relativeFrom="paragraph">
                  <wp:posOffset>1270</wp:posOffset>
                </wp:positionV>
                <wp:extent cx="209550" cy="180975"/>
                <wp:effectExtent l="0" t="0" r="19050" b="28575"/>
                <wp:wrapNone/>
                <wp:docPr id="85" name="Flowchart: Process 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69F195D4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774B42" id="Flowchart: Process 85" o:spid="_x0000_s1036" type="#_x0000_t109" style="position:absolute;left:0;text-align:left;margin-left:157.75pt;margin-top:.1pt;width:16.5pt;height:14.2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" fillcolor="window" strokecolor="windowText" strokeweight="1pt">
                <v:textbox>
                  <w:txbxContent>
                    <w:p w14:paraId="69F195D4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Tingk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  <w:t>SMP/</w:t>
      </w:r>
      <w:proofErr w:type="spellStart"/>
      <w:r>
        <w:rPr>
          <w:rFonts w:ascii="Times New Roman" w:hAnsi="Times New Roman" w:cs="Times New Roman"/>
          <w:sz w:val="24"/>
          <w:szCs w:val="24"/>
        </w:rPr>
        <w:t>Sederaj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>D1-D3</w:t>
      </w:r>
      <w:r>
        <w:rPr>
          <w:rFonts w:ascii="Times New Roman" w:hAnsi="Times New Roman" w:cs="Times New Roman"/>
          <w:sz w:val="24"/>
          <w:szCs w:val="24"/>
        </w:rPr>
        <w:tab/>
        <w:t xml:space="preserve">        &gt;S1</w:t>
      </w:r>
    </w:p>
    <w:p w14:paraId="06388298" w14:textId="77777777" w:rsidR="00E277EF" w:rsidRDefault="00E277EF" w:rsidP="00E277EF">
      <w:pPr>
        <w:spacing w:line="480" w:lineRule="auto"/>
        <w:ind w:left="288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BCBDD11" wp14:editId="26EC9577">
                <wp:simplePos x="0" y="0"/>
                <wp:positionH relativeFrom="column">
                  <wp:posOffset>2003425</wp:posOffset>
                </wp:positionH>
                <wp:positionV relativeFrom="paragraph">
                  <wp:posOffset>321945</wp:posOffset>
                </wp:positionV>
                <wp:extent cx="209550" cy="180975"/>
                <wp:effectExtent l="0" t="0" r="19050" b="28575"/>
                <wp:wrapNone/>
                <wp:docPr id="86" name="Flowchart: Process 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9550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50A82DA8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CBDD11" id="Flowchart: Process 86" o:spid="_x0000_s1037" type="#_x0000_t109" style="position:absolute;left:0;text-align:left;margin-left:157.75pt;margin-top:25.35pt;width:16.5pt;height:14.2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" fillcolor="window" strokecolor="windowText" strokeweight="1pt">
                <v:textbox>
                  <w:txbxContent>
                    <w:p w14:paraId="50A82DA8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SMA/K     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S1</w:t>
      </w:r>
    </w:p>
    <w:p w14:paraId="40F6A6D5" w14:textId="77777777" w:rsidR="00E277EF" w:rsidRDefault="00E277EF" w:rsidP="00E277EF">
      <w:pPr>
        <w:numPr>
          <w:ilvl w:val="0"/>
          <w:numId w:val="3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D2ECA39" wp14:editId="6710DE4C">
                <wp:simplePos x="0" y="0"/>
                <wp:positionH relativeFrom="column">
                  <wp:posOffset>1993900</wp:posOffset>
                </wp:positionH>
                <wp:positionV relativeFrom="paragraph">
                  <wp:posOffset>326390</wp:posOffset>
                </wp:positionV>
                <wp:extent cx="208915" cy="200660"/>
                <wp:effectExtent l="0" t="0" r="19685" b="27940"/>
                <wp:wrapNone/>
                <wp:docPr id="87" name="Flowchart: Process 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200660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30799968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2ECA39" id="Flowchart: Process 87" o:spid="_x0000_s1038" type="#_x0000_t109" style="position:absolute;left:0;text-align:left;margin-left:157pt;margin-top:25.7pt;width:16.45pt;height:15.8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" fillcolor="window" strokecolor="windowText" strokeweight="1pt">
                <v:textbox>
                  <w:txbxContent>
                    <w:p w14:paraId="30799968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Tingk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:</w:t>
      </w:r>
      <w:r>
        <w:rPr>
          <w:rFonts w:ascii="Times New Roman" w:hAnsi="Times New Roman" w:cs="Times New Roman"/>
          <w:sz w:val="24"/>
          <w:szCs w:val="24"/>
        </w:rPr>
        <w:tab/>
        <w:t>&lt;1.500.000</w: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516B1A43" w14:textId="77777777" w:rsidR="00E277EF" w:rsidRDefault="00E277EF" w:rsidP="00E277EF">
      <w:pPr>
        <w:spacing w:line="480" w:lineRule="auto"/>
        <w:ind w:left="288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p. 1.500.000 - Rp. 2.500.000        </w:t>
      </w:r>
    </w:p>
    <w:p w14:paraId="14DB50DD" w14:textId="77777777" w:rsidR="00E277EF" w:rsidRDefault="00E277EF" w:rsidP="00E277EF">
      <w:pPr>
        <w:spacing w:line="480" w:lineRule="auto"/>
        <w:ind w:left="2160"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D2CF18A" wp14:editId="103AEC24">
                <wp:simplePos x="0" y="0"/>
                <wp:positionH relativeFrom="column">
                  <wp:posOffset>1999615</wp:posOffset>
                </wp:positionH>
                <wp:positionV relativeFrom="paragraph">
                  <wp:posOffset>342900</wp:posOffset>
                </wp:positionV>
                <wp:extent cx="208915" cy="180975"/>
                <wp:effectExtent l="0" t="0" r="19685" b="28575"/>
                <wp:wrapNone/>
                <wp:docPr id="88" name="Flowchart: Process 8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24BB0EFA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2CF18A" id="Flowchart: Process 88" o:spid="_x0000_s1039" type="#_x0000_t109" style="position:absolute;left:0;text-align:left;margin-left:157.45pt;margin-top:27pt;width:16.45pt;height:14.2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" fillcolor="window" strokecolor="windowText" strokeweight="1pt">
                <v:textbox>
                  <w:txbxContent>
                    <w:p w14:paraId="24BB0EFA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3F81CC9D" wp14:editId="71936AF7">
                <wp:simplePos x="0" y="0"/>
                <wp:positionH relativeFrom="column">
                  <wp:posOffset>2000250</wp:posOffset>
                </wp:positionH>
                <wp:positionV relativeFrom="paragraph">
                  <wp:posOffset>-3810</wp:posOffset>
                </wp:positionV>
                <wp:extent cx="208915" cy="180975"/>
                <wp:effectExtent l="0" t="0" r="19685" b="28575"/>
                <wp:wrapNone/>
                <wp:docPr id="89" name="Flowchart: Process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8915" cy="180975"/>
                        </a:xfrm>
                        <a:prstGeom prst="flowChartProcess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txbx>
                        <w:txbxContent>
                          <w:p w14:paraId="5367D6C2" w14:textId="77777777" w:rsidR="00E277EF" w:rsidRDefault="00E277EF" w:rsidP="00E277EF">
                            <w:pPr>
                              <w:jc w:val="center"/>
                            </w:pPr>
                            <w:r>
                              <w:t xml:space="preserve"> 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81CC9D" id="Flowchart: Process 89" o:spid="_x0000_s1040" type="#_x0000_t109" style="position:absolute;left:0;text-align:left;margin-left:157.5pt;margin-top:-.3pt;width:16.45pt;height:14.2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" fillcolor="window" strokecolor="windowText" strokeweight="1pt">
                <v:textbox>
                  <w:txbxContent>
                    <w:p w14:paraId="5367D6C2" w14:textId="77777777" w:rsidR="00E277EF" w:rsidRDefault="00E277EF" w:rsidP="00E277EF">
                      <w:pPr>
                        <w:jc w:val="center"/>
                      </w:pPr>
                      <w:r>
                        <w:t xml:space="preserve">  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ab/>
        <w:t>Rp. 2.500.000 - Rp. 3.500.000</w:t>
      </w:r>
    </w:p>
    <w:p w14:paraId="3CB9DD91" w14:textId="77777777" w:rsidR="00E277EF" w:rsidRDefault="00E277EF" w:rsidP="00E277E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&gt; Rp. 3.500.000</w:t>
      </w:r>
    </w:p>
    <w:p w14:paraId="4175CEC1" w14:textId="77777777" w:rsidR="00E277EF" w:rsidRDefault="00E277EF" w:rsidP="00E277EF">
      <w:pPr>
        <w:pStyle w:val="ListParagraph"/>
        <w:numPr>
          <w:ilvl w:val="0"/>
          <w:numId w:val="1"/>
        </w:numPr>
        <w:tabs>
          <w:tab w:val="left" w:pos="2610"/>
        </w:tabs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lastRenderedPageBreak/>
        <w:t>Pernyataan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uesioner</w:t>
      </w:r>
      <w:proofErr w:type="spellEnd"/>
    </w:p>
    <w:p w14:paraId="5F899C1A" w14:textId="77777777" w:rsidR="00E277EF" w:rsidRDefault="00E277EF" w:rsidP="00E277EF">
      <w:pPr>
        <w:pStyle w:val="ListParagraph"/>
        <w:numPr>
          <w:ilvl w:val="3"/>
          <w:numId w:val="1"/>
        </w:numPr>
        <w:spacing w:after="0" w:line="24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Produktivitas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aryawan</w:t>
      </w:r>
      <w:proofErr w:type="spellEnd"/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510"/>
        <w:gridCol w:w="3670"/>
        <w:gridCol w:w="709"/>
        <w:gridCol w:w="708"/>
        <w:gridCol w:w="709"/>
        <w:gridCol w:w="709"/>
        <w:gridCol w:w="769"/>
      </w:tblGrid>
      <w:tr w:rsidR="00E277EF" w14:paraId="20FB3337" w14:textId="77777777" w:rsidTr="002E3D4B">
        <w:trPr>
          <w:trHeight w:val="587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36710E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9BF73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6887C6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2D7BC9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F2CB73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73D72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123EAC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E277EF" w:rsidRPr="00D10E9A" w14:paraId="52994BD9" w14:textId="77777777" w:rsidTr="002E3D4B">
        <w:trPr>
          <w:trHeight w:val="491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E87994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8D103C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Kegiat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pelatih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dapat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mengembangk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hasil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produktivitas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4B618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BAB0ED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2257C1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8D50EB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661DFC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E277EF" w14:paraId="4EB0B044" w14:textId="77777777" w:rsidTr="002E3D4B">
        <w:trPr>
          <w:trHeight w:val="55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FFB50C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D178CF" w14:textId="77777777" w:rsidR="00E277EF" w:rsidRDefault="00E277EF" w:rsidP="002E3D4B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M</w:t>
            </w:r>
            <w:r w:rsidRPr="009C4347">
              <w:rPr>
                <w:rFonts w:ascii="Times New Roman" w:hAnsi="Times New Roman"/>
              </w:rPr>
              <w:t>emiliki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rekan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kerja</w:t>
            </w:r>
            <w:proofErr w:type="spellEnd"/>
            <w:r w:rsidRPr="009C4347">
              <w:rPr>
                <w:rFonts w:ascii="Times New Roman" w:hAnsi="Times New Roman"/>
              </w:rPr>
              <w:t xml:space="preserve"> yang </w:t>
            </w:r>
            <w:proofErr w:type="spellStart"/>
            <w:r w:rsidRPr="009C4347">
              <w:rPr>
                <w:rFonts w:ascii="Times New Roman" w:hAnsi="Times New Roman"/>
              </w:rPr>
              <w:t>saling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mendukung</w:t>
            </w:r>
            <w:proofErr w:type="spellEnd"/>
            <w:r>
              <w:rPr>
                <w:rFonts w:ascii="Times New Roman" w:hAnsi="Times New Roman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1462CF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1F6F38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FAB73E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54C80D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8B5E63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277EF" w14:paraId="2D565C91" w14:textId="77777777" w:rsidTr="002E3D4B">
        <w:trPr>
          <w:trHeight w:val="563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66F24C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3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6A4664" w14:textId="77777777" w:rsidR="00E277EF" w:rsidRDefault="00E277EF" w:rsidP="002E3D4B">
            <w:pPr>
              <w:rPr>
                <w:rFonts w:asciiTheme="majorBidi" w:hAnsiTheme="majorBidi" w:cstheme="majorBidi"/>
                <w:i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B</w:t>
            </w:r>
            <w:r w:rsidRPr="009C4347">
              <w:rPr>
                <w:rFonts w:ascii="Times New Roman" w:hAnsi="Times New Roman"/>
              </w:rPr>
              <w:t>erkeinginan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untuk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mendapatkan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jabatan</w:t>
            </w:r>
            <w:proofErr w:type="spellEnd"/>
            <w:r w:rsidRPr="009C4347">
              <w:rPr>
                <w:rFonts w:ascii="Times New Roman" w:hAnsi="Times New Roman"/>
              </w:rPr>
              <w:t xml:space="preserve"> yang </w:t>
            </w:r>
            <w:proofErr w:type="spellStart"/>
            <w:r w:rsidRPr="009C4347">
              <w:rPr>
                <w:rFonts w:ascii="Times New Roman" w:hAnsi="Times New Roman"/>
              </w:rPr>
              <w:t>lebih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tinggi</w:t>
            </w:r>
            <w:proofErr w:type="spellEnd"/>
            <w:r>
              <w:rPr>
                <w:rFonts w:ascii="Times New Roman" w:hAnsi="Times New Roman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1B6309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B34202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F83CBE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3EFBC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4E927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277EF" w14:paraId="722C039B" w14:textId="77777777" w:rsidTr="002E3D4B">
        <w:trPr>
          <w:trHeight w:val="557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29DF05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4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5DB370" w14:textId="77777777" w:rsidR="00E277EF" w:rsidRDefault="00E277EF" w:rsidP="002E3D4B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S</w:t>
            </w:r>
            <w:r w:rsidRPr="009C4347">
              <w:rPr>
                <w:rFonts w:ascii="Times New Roman" w:hAnsi="Times New Roman"/>
              </w:rPr>
              <w:t>elalu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mampu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menyelesaikan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peker</w:t>
            </w:r>
            <w:r>
              <w:rPr>
                <w:rFonts w:ascii="Times New Roman" w:hAnsi="Times New Roman"/>
              </w:rPr>
              <w:t>jaan</w:t>
            </w:r>
            <w:proofErr w:type="spellEnd"/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dibebankan</w:t>
            </w:r>
            <w:proofErr w:type="spellEnd"/>
            <w:r>
              <w:rPr>
                <w:rFonts w:ascii="Times New Roman" w:hAnsi="Times New Roman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B98364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F2538A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7BC886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88C07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B0D018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1D9337D0" w14:textId="77777777" w:rsidR="00E277EF" w:rsidRDefault="00E277EF" w:rsidP="00E277EF">
      <w:pPr>
        <w:pStyle w:val="ListParagraph"/>
        <w:spacing w:after="0" w:line="240" w:lineRule="auto"/>
        <w:jc w:val="both"/>
        <w:rPr>
          <w:rFonts w:asciiTheme="majorBidi" w:hAnsiTheme="majorBidi" w:cstheme="majorBidi"/>
          <w:b/>
          <w:i/>
          <w:sz w:val="24"/>
          <w:szCs w:val="24"/>
        </w:rPr>
      </w:pPr>
    </w:p>
    <w:p w14:paraId="33D0EC9F" w14:textId="77777777" w:rsidR="00E277EF" w:rsidRDefault="00E277EF" w:rsidP="00E277EF">
      <w:pPr>
        <w:pStyle w:val="ListParagraph"/>
        <w:numPr>
          <w:ilvl w:val="3"/>
          <w:numId w:val="1"/>
        </w:numPr>
        <w:spacing w:after="0" w:line="240" w:lineRule="auto"/>
        <w:ind w:left="709"/>
        <w:jc w:val="both"/>
        <w:rPr>
          <w:rFonts w:asciiTheme="majorBidi" w:hAnsiTheme="majorBidi" w:cstheme="majorBidi"/>
          <w:b/>
          <w:sz w:val="24"/>
          <w:szCs w:val="24"/>
        </w:rPr>
      </w:pPr>
      <w:proofErr w:type="spellStart"/>
      <w:r>
        <w:rPr>
          <w:rFonts w:asciiTheme="majorBidi" w:hAnsiTheme="majorBidi" w:cstheme="majorBidi"/>
          <w:b/>
          <w:sz w:val="24"/>
          <w:szCs w:val="24"/>
        </w:rPr>
        <w:t>Lingkungan</w:t>
      </w:r>
      <w:proofErr w:type="spellEnd"/>
      <w:r>
        <w:rPr>
          <w:rFonts w:asciiTheme="majorBidi" w:hAnsiTheme="majorBidi" w:cstheme="majorBidi"/>
          <w:b/>
          <w:sz w:val="24"/>
          <w:szCs w:val="24"/>
        </w:rPr>
        <w:t xml:space="preserve"> 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510"/>
        <w:gridCol w:w="3670"/>
        <w:gridCol w:w="709"/>
        <w:gridCol w:w="708"/>
        <w:gridCol w:w="709"/>
        <w:gridCol w:w="709"/>
        <w:gridCol w:w="769"/>
      </w:tblGrid>
      <w:tr w:rsidR="00E277EF" w14:paraId="223B358F" w14:textId="77777777" w:rsidTr="002E3D4B">
        <w:trPr>
          <w:trHeight w:val="587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12633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75B59C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C50028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A3DA3F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F862F4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F8E9BA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2B8286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E277EF" w14:paraId="1FD0A8E5" w14:textId="77777777" w:rsidTr="002E3D4B">
        <w:trPr>
          <w:trHeight w:val="491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82717C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1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488747" w14:textId="77777777" w:rsidR="00E277EF" w:rsidRDefault="00E277EF" w:rsidP="002E3D4B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Lingku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rj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selalu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terjaga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kebersihannya</w:t>
            </w:r>
            <w:proofErr w:type="spellEnd"/>
            <w:r w:rsidRPr="0075629C">
              <w:rPr>
                <w:rFonts w:ascii="Times New Roman" w:hAnsi="Times New Roman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7A717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60487D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C99DDC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B9A81C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7313EF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277EF" w:rsidRPr="00D10E9A" w14:paraId="70C5C296" w14:textId="77777777" w:rsidTr="002E3D4B">
        <w:trPr>
          <w:trHeight w:val="55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EC106A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2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3E8753" w14:textId="77777777" w:rsidR="00E277EF" w:rsidRPr="00D10E9A" w:rsidRDefault="00E277EF" w:rsidP="002E3D4B">
            <w:pPr>
              <w:autoSpaceDE w:val="0"/>
              <w:autoSpaceDN w:val="0"/>
              <w:adjustRightInd w:val="0"/>
              <w:rPr>
                <w:rFonts w:ascii="Times New Roman" w:hAnsi="Times New Roman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Pencahaya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/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penerang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nyam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untuk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bekerja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DA6CAB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87BD15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6D83C0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6454A3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0FBCAB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E277EF" w:rsidRPr="00D10E9A" w14:paraId="45A4A08B" w14:textId="77777777" w:rsidTr="002E3D4B">
        <w:trPr>
          <w:trHeight w:val="563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C6E5D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3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6CFC05" w14:textId="77777777" w:rsidR="00E277EF" w:rsidRPr="00D10E9A" w:rsidRDefault="00E277EF" w:rsidP="002E3D4B">
            <w:pPr>
              <w:rPr>
                <w:rFonts w:asciiTheme="majorBidi" w:hAnsiTheme="majorBidi" w:cstheme="majorBidi"/>
                <w:iCs/>
                <w:sz w:val="24"/>
                <w:szCs w:val="24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Merasa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nyam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bekerja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diiringi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deng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musik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0D103A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23454B1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A1F00E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831630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F705C1" w14:textId="77777777" w:rsidR="00E277EF" w:rsidRPr="00D10E9A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E277EF" w14:paraId="4F3559DF" w14:textId="77777777" w:rsidTr="002E3D4B">
        <w:trPr>
          <w:trHeight w:val="557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AFCFC2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4.</w:t>
            </w:r>
          </w:p>
        </w:tc>
        <w:tc>
          <w:tcPr>
            <w:tcW w:w="36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C22876" w14:textId="77777777" w:rsidR="00E277EF" w:rsidRDefault="00E277EF" w:rsidP="002E3D4B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9C4347">
              <w:rPr>
                <w:rFonts w:ascii="Times New Roman" w:hAnsi="Times New Roman"/>
              </w:rPr>
              <w:t>Keamanan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dilingkungan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kerja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aman</w:t>
            </w:r>
            <w:proofErr w:type="spellEnd"/>
            <w:r w:rsidRPr="0075629C">
              <w:rPr>
                <w:rFonts w:ascii="Times New Roman" w:hAnsi="Times New Roman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96E852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5B6722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9058E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B019D9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DC51A7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4CC5908F" w14:textId="77777777" w:rsidR="00E277EF" w:rsidRDefault="00E277EF" w:rsidP="00E277EF">
      <w:pPr>
        <w:pStyle w:val="ListParagraph"/>
        <w:numPr>
          <w:ilvl w:val="3"/>
          <w:numId w:val="1"/>
        </w:numPr>
        <w:tabs>
          <w:tab w:val="left" w:pos="709"/>
        </w:tabs>
        <w:spacing w:after="0" w:line="240" w:lineRule="auto"/>
        <w:ind w:hanging="2236"/>
        <w:rPr>
          <w:rFonts w:asciiTheme="majorBidi" w:hAnsiTheme="majorBidi" w:cstheme="majorBidi"/>
          <w:b/>
          <w:sz w:val="24"/>
          <w:szCs w:val="24"/>
        </w:rPr>
      </w:pPr>
      <w:proofErr w:type="spellStart"/>
      <w:r>
        <w:rPr>
          <w:rFonts w:asciiTheme="majorBidi" w:hAnsiTheme="majorBidi" w:cstheme="majorBidi"/>
          <w:b/>
          <w:sz w:val="24"/>
          <w:szCs w:val="24"/>
        </w:rPr>
        <w:t>Motivasi</w:t>
      </w:r>
      <w:proofErr w:type="spellEnd"/>
      <w:r>
        <w:rPr>
          <w:rFonts w:asciiTheme="majorBidi" w:hAnsiTheme="majorBidi" w:cstheme="majorBidi"/>
          <w:b/>
          <w:sz w:val="24"/>
          <w:szCs w:val="24"/>
        </w:rPr>
        <w:t xml:space="preserve"> </w:t>
      </w:r>
    </w:p>
    <w:tbl>
      <w:tblPr>
        <w:tblW w:w="7796" w:type="dxa"/>
        <w:tblInd w:w="250" w:type="dxa"/>
        <w:tblLook w:val="04A0" w:firstRow="1" w:lastRow="0" w:firstColumn="1" w:lastColumn="0" w:noHBand="0" w:noVBand="1"/>
      </w:tblPr>
      <w:tblGrid>
        <w:gridCol w:w="510"/>
        <w:gridCol w:w="3618"/>
        <w:gridCol w:w="706"/>
        <w:gridCol w:w="703"/>
        <w:gridCol w:w="706"/>
        <w:gridCol w:w="751"/>
        <w:gridCol w:w="802"/>
      </w:tblGrid>
      <w:tr w:rsidR="00E277EF" w14:paraId="05EB2799" w14:textId="77777777" w:rsidTr="002E3D4B">
        <w:trPr>
          <w:trHeight w:val="543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47A1E7" w14:textId="77777777" w:rsidR="00E277EF" w:rsidRDefault="00E277EF" w:rsidP="002E3D4B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B0099" w14:textId="77777777" w:rsidR="00E277EF" w:rsidRDefault="00E277EF" w:rsidP="002E3D4B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F2B3B8" w14:textId="77777777" w:rsidR="00E277EF" w:rsidRDefault="00E277EF" w:rsidP="002E3D4B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E54DEC" w14:textId="77777777" w:rsidR="00E277EF" w:rsidRDefault="00E277EF" w:rsidP="002E3D4B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EB136D" w14:textId="77777777" w:rsidR="00E277EF" w:rsidRDefault="00E277EF" w:rsidP="002E3D4B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551B62" w14:textId="77777777" w:rsidR="00E277EF" w:rsidRDefault="00E277EF" w:rsidP="002E3D4B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8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084FD4" w14:textId="77777777" w:rsidR="00E277EF" w:rsidRDefault="00E277EF" w:rsidP="002E3D4B">
            <w:pPr>
              <w:tabs>
                <w:tab w:val="left" w:pos="2610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E277EF" w14:paraId="0192C12F" w14:textId="77777777" w:rsidTr="002E3D4B">
        <w:trPr>
          <w:trHeight w:val="550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5AD92C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1.</w:t>
            </w:r>
          </w:p>
        </w:tc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4A367E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S</w:t>
            </w:r>
            <w:r w:rsidRPr="009C4347">
              <w:rPr>
                <w:rFonts w:ascii="Times New Roman" w:hAnsi="Times New Roman"/>
              </w:rPr>
              <w:t>elalu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bersemangat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saat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bekerja</w:t>
            </w:r>
            <w:proofErr w:type="spellEnd"/>
            <w:r>
              <w:rPr>
                <w:rFonts w:ascii="Times New Roman" w:hAnsi="Times New Roman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193A84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E6C361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E22984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5F9F85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8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7780BE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277EF" w:rsidRPr="00D10E9A" w14:paraId="46085AFE" w14:textId="77777777" w:rsidTr="002E3D4B">
        <w:trPr>
          <w:trHeight w:val="573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09D87A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2.</w:t>
            </w:r>
          </w:p>
        </w:tc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C2A732" w14:textId="77777777" w:rsidR="00E277EF" w:rsidRPr="00D10E9A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Mampu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menyelesaik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pekerja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secara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tepat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waktu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51DAE" w14:textId="77777777" w:rsidR="00E277EF" w:rsidRPr="00D10E9A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A06111" w14:textId="77777777" w:rsidR="00E277EF" w:rsidRPr="00D10E9A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B8C69C" w14:textId="77777777" w:rsidR="00E277EF" w:rsidRPr="00D10E9A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A804B2" w14:textId="77777777" w:rsidR="00E277EF" w:rsidRPr="00D10E9A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  <w:tc>
          <w:tcPr>
            <w:tcW w:w="8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C8F914" w14:textId="77777777" w:rsidR="00E277EF" w:rsidRPr="00D10E9A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  <w:lang w:val="es-MX"/>
              </w:rPr>
            </w:pPr>
          </w:p>
        </w:tc>
      </w:tr>
      <w:tr w:rsidR="00E277EF" w14:paraId="7F4E2771" w14:textId="77777777" w:rsidTr="002E3D4B">
        <w:trPr>
          <w:trHeight w:val="553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979D50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 w:rsidRPr="00D10E9A">
              <w:rPr>
                <w:rFonts w:asciiTheme="majorBidi" w:hAnsiTheme="majorBidi" w:cstheme="majorBidi"/>
                <w:sz w:val="24"/>
                <w:szCs w:val="24"/>
                <w:lang w:val="es-MX"/>
              </w:rPr>
              <w:t xml:space="preserve">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3.</w:t>
            </w:r>
          </w:p>
        </w:tc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7AD423" w14:textId="77777777" w:rsidR="00E277EF" w:rsidRPr="008808F1" w:rsidRDefault="00E277EF" w:rsidP="002E3D4B">
            <w:pPr>
              <w:autoSpaceDE w:val="0"/>
              <w:autoSpaceDN w:val="0"/>
              <w:adjustRightInd w:val="0"/>
              <w:rPr>
                <w:rFonts w:ascii="Times New Roman" w:hAnsi="Times New Roman"/>
              </w:rPr>
            </w:pPr>
            <w:r w:rsidRPr="008808F1">
              <w:rPr>
                <w:rFonts w:ascii="Times New Roman" w:hAnsi="Times New Roman"/>
              </w:rPr>
              <w:t xml:space="preserve">Mampu </w:t>
            </w:r>
            <w:proofErr w:type="spellStart"/>
            <w:r w:rsidRPr="008808F1">
              <w:rPr>
                <w:rFonts w:ascii="Times New Roman" w:hAnsi="Times New Roman"/>
              </w:rPr>
              <w:t>menyelesaikan</w:t>
            </w:r>
            <w:proofErr w:type="spellEnd"/>
            <w:r w:rsidRPr="008808F1">
              <w:rPr>
                <w:rFonts w:ascii="Times New Roman" w:hAnsi="Times New Roman"/>
              </w:rPr>
              <w:t xml:space="preserve"> </w:t>
            </w:r>
            <w:proofErr w:type="spellStart"/>
            <w:r w:rsidRPr="008808F1">
              <w:rPr>
                <w:rFonts w:ascii="Times New Roman" w:hAnsi="Times New Roman"/>
              </w:rPr>
              <w:t>pekerjaan</w:t>
            </w:r>
            <w:proofErr w:type="spellEnd"/>
            <w:r w:rsidRPr="008808F1">
              <w:rPr>
                <w:rFonts w:ascii="Times New Roman" w:hAnsi="Times New Roman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2926E4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C5F368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17E346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76F66E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8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D8B96B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  <w:tr w:rsidR="00E277EF" w14:paraId="352E6F6A" w14:textId="77777777" w:rsidTr="002E3D4B">
        <w:trPr>
          <w:trHeight w:val="547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4C17B4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 4.</w:t>
            </w:r>
          </w:p>
        </w:tc>
        <w:tc>
          <w:tcPr>
            <w:tcW w:w="36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3645C2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</w:rPr>
              <w:t>D</w:t>
            </w:r>
            <w:r w:rsidRPr="009C4347">
              <w:rPr>
                <w:rFonts w:ascii="Times New Roman" w:hAnsi="Times New Roman"/>
              </w:rPr>
              <w:t>apat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memuaskan</w:t>
            </w:r>
            <w:proofErr w:type="spellEnd"/>
            <w:r w:rsidRPr="009C4347">
              <w:rPr>
                <w:rFonts w:ascii="Times New Roman" w:hAnsi="Times New Roman"/>
              </w:rPr>
              <w:t xml:space="preserve"> </w:t>
            </w:r>
            <w:proofErr w:type="spellStart"/>
            <w:r w:rsidRPr="009C4347">
              <w:rPr>
                <w:rFonts w:ascii="Times New Roman" w:hAnsi="Times New Roman"/>
              </w:rPr>
              <w:t>atas</w:t>
            </w:r>
            <w:r>
              <w:rPr>
                <w:rFonts w:ascii="Times New Roman" w:hAnsi="Times New Roman"/>
              </w:rPr>
              <w:t>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e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asi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hasi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rja</w:t>
            </w:r>
            <w:proofErr w:type="spellEnd"/>
            <w:r w:rsidRPr="0075629C">
              <w:rPr>
                <w:rFonts w:ascii="Times New Roman" w:hAnsi="Times New Roman"/>
              </w:rPr>
              <w:t>.</w:t>
            </w: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1EF693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E629BD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DC0450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7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E43EF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8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A0FD9E" w14:textId="77777777" w:rsidR="00E277EF" w:rsidRDefault="00E277EF" w:rsidP="002E3D4B">
            <w:pPr>
              <w:tabs>
                <w:tab w:val="left" w:pos="2610"/>
              </w:tabs>
              <w:rPr>
                <w:rFonts w:asciiTheme="majorBidi" w:hAnsiTheme="majorBidi" w:cstheme="majorBidi"/>
                <w:sz w:val="24"/>
                <w:szCs w:val="24"/>
              </w:rPr>
            </w:pPr>
          </w:p>
        </w:tc>
      </w:tr>
    </w:tbl>
    <w:p w14:paraId="51750741" w14:textId="77777777" w:rsidR="00E277EF" w:rsidRPr="00882E47" w:rsidRDefault="00E277EF" w:rsidP="00E277EF">
      <w:pPr>
        <w:tabs>
          <w:tab w:val="left" w:pos="2610"/>
        </w:tabs>
        <w:spacing w:after="0" w:line="240" w:lineRule="auto"/>
        <w:rPr>
          <w:rFonts w:asciiTheme="majorBidi" w:hAnsiTheme="majorBidi" w:cstheme="majorBidi"/>
          <w:b/>
          <w:i/>
          <w:sz w:val="24"/>
          <w:szCs w:val="24"/>
        </w:rPr>
      </w:pPr>
    </w:p>
    <w:p w14:paraId="11A428F9" w14:textId="77777777" w:rsidR="00E277EF" w:rsidRDefault="00E277EF" w:rsidP="00E277EF">
      <w:pPr>
        <w:rPr>
          <w:rFonts w:asciiTheme="majorBidi" w:hAnsiTheme="majorBidi" w:cstheme="majorBidi"/>
          <w:b/>
          <w:i/>
          <w:sz w:val="24"/>
          <w:szCs w:val="24"/>
        </w:rPr>
      </w:pPr>
      <w:r>
        <w:rPr>
          <w:rFonts w:asciiTheme="majorBidi" w:hAnsiTheme="majorBidi" w:cstheme="majorBidi"/>
          <w:b/>
          <w:i/>
          <w:sz w:val="24"/>
          <w:szCs w:val="24"/>
        </w:rPr>
        <w:br w:type="page"/>
      </w:r>
    </w:p>
    <w:p w14:paraId="61C4A28F" w14:textId="77777777" w:rsidR="00E277EF" w:rsidRPr="00D8598B" w:rsidRDefault="00E277EF" w:rsidP="00E277EF">
      <w:pPr>
        <w:pStyle w:val="ListParagraph"/>
        <w:numPr>
          <w:ilvl w:val="3"/>
          <w:numId w:val="1"/>
        </w:numPr>
        <w:tabs>
          <w:tab w:val="left" w:pos="2610"/>
        </w:tabs>
        <w:spacing w:after="0" w:line="240" w:lineRule="auto"/>
        <w:ind w:left="851"/>
        <w:rPr>
          <w:rFonts w:asciiTheme="majorBidi" w:hAnsiTheme="majorBidi" w:cstheme="majorBidi"/>
          <w:b/>
          <w:sz w:val="24"/>
          <w:szCs w:val="24"/>
        </w:rPr>
      </w:pPr>
      <w:proofErr w:type="spellStart"/>
      <w:r>
        <w:rPr>
          <w:rFonts w:asciiTheme="majorBidi" w:hAnsiTheme="majorBidi" w:cstheme="majorBidi"/>
          <w:b/>
          <w:sz w:val="24"/>
          <w:szCs w:val="24"/>
        </w:rPr>
        <w:lastRenderedPageBreak/>
        <w:t>Disiplin</w:t>
      </w:r>
      <w:proofErr w:type="spellEnd"/>
      <w:r>
        <w:rPr>
          <w:rFonts w:asciiTheme="majorBidi" w:hAnsiTheme="majorBidi" w:cstheme="majorBidi"/>
          <w:b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b/>
          <w:sz w:val="24"/>
          <w:szCs w:val="24"/>
        </w:rPr>
        <w:t>Kerja</w:t>
      </w:r>
      <w:proofErr w:type="spellEnd"/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567"/>
        <w:gridCol w:w="3544"/>
        <w:gridCol w:w="709"/>
        <w:gridCol w:w="708"/>
        <w:gridCol w:w="709"/>
        <w:gridCol w:w="709"/>
        <w:gridCol w:w="958"/>
      </w:tblGrid>
      <w:tr w:rsidR="00E277EF" w:rsidRPr="00D8598B" w14:paraId="1569648D" w14:textId="77777777" w:rsidTr="002E3D4B">
        <w:trPr>
          <w:trHeight w:val="611"/>
          <w:jc w:val="center"/>
        </w:trPr>
        <w:tc>
          <w:tcPr>
            <w:tcW w:w="567" w:type="dxa"/>
            <w:vAlign w:val="center"/>
          </w:tcPr>
          <w:p w14:paraId="4F9D3A70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No</w:t>
            </w:r>
          </w:p>
        </w:tc>
        <w:tc>
          <w:tcPr>
            <w:tcW w:w="3544" w:type="dxa"/>
            <w:vAlign w:val="center"/>
          </w:tcPr>
          <w:p w14:paraId="5DD7C981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hAnsiTheme="majorBidi" w:cstheme="majorBidi"/>
                <w:sz w:val="24"/>
                <w:szCs w:val="24"/>
              </w:rPr>
              <w:t>Pernyataan</w:t>
            </w:r>
            <w:proofErr w:type="spellEnd"/>
          </w:p>
        </w:tc>
        <w:tc>
          <w:tcPr>
            <w:tcW w:w="709" w:type="dxa"/>
            <w:vAlign w:val="center"/>
          </w:tcPr>
          <w:p w14:paraId="3A5A4C81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S</w:t>
            </w:r>
          </w:p>
        </w:tc>
        <w:tc>
          <w:tcPr>
            <w:tcW w:w="708" w:type="dxa"/>
            <w:vAlign w:val="center"/>
          </w:tcPr>
          <w:p w14:paraId="3535C742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</w:t>
            </w:r>
          </w:p>
        </w:tc>
        <w:tc>
          <w:tcPr>
            <w:tcW w:w="709" w:type="dxa"/>
            <w:vAlign w:val="center"/>
          </w:tcPr>
          <w:p w14:paraId="6B29F302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KS</w:t>
            </w:r>
          </w:p>
        </w:tc>
        <w:tc>
          <w:tcPr>
            <w:tcW w:w="709" w:type="dxa"/>
            <w:vAlign w:val="center"/>
          </w:tcPr>
          <w:p w14:paraId="435C913B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S</w:t>
            </w:r>
          </w:p>
        </w:tc>
        <w:tc>
          <w:tcPr>
            <w:tcW w:w="958" w:type="dxa"/>
            <w:vAlign w:val="center"/>
          </w:tcPr>
          <w:p w14:paraId="513C67DD" w14:textId="77777777" w:rsidR="00E277EF" w:rsidRDefault="00E277EF" w:rsidP="002E3D4B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TS</w:t>
            </w:r>
          </w:p>
        </w:tc>
      </w:tr>
      <w:tr w:rsidR="00E277EF" w:rsidRPr="00D10E9A" w14:paraId="64437378" w14:textId="77777777" w:rsidTr="002E3D4B">
        <w:trPr>
          <w:jc w:val="center"/>
        </w:trPr>
        <w:tc>
          <w:tcPr>
            <w:tcW w:w="567" w:type="dxa"/>
          </w:tcPr>
          <w:p w14:paraId="074331D8" w14:textId="77777777" w:rsidR="00E277EF" w:rsidRPr="00D8598B" w:rsidRDefault="00E277EF" w:rsidP="002E3D4B">
            <w:pPr>
              <w:rPr>
                <w:rFonts w:ascii="Times New Roman" w:hAnsi="Times New Roman"/>
              </w:rPr>
            </w:pPr>
            <w:r w:rsidRPr="00D8598B">
              <w:rPr>
                <w:rFonts w:ascii="Times New Roman" w:hAnsi="Times New Roman"/>
              </w:rPr>
              <w:t>1</w:t>
            </w:r>
          </w:p>
        </w:tc>
        <w:tc>
          <w:tcPr>
            <w:tcW w:w="3544" w:type="dxa"/>
          </w:tcPr>
          <w:p w14:paraId="37DBDCEC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  <w:proofErr w:type="spellStart"/>
            <w:proofErr w:type="gramStart"/>
            <w:r w:rsidRPr="00D10E9A">
              <w:rPr>
                <w:rFonts w:ascii="Times New Roman" w:hAnsi="Times New Roman"/>
                <w:lang w:val="es-MX"/>
              </w:rPr>
              <w:t>Pekerja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sudah</w:t>
            </w:r>
            <w:proofErr w:type="spellEnd"/>
            <w:proofErr w:type="gram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sesuai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deng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tuju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dan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kemampu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</w:tcPr>
          <w:p w14:paraId="08B71F15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8" w:type="dxa"/>
          </w:tcPr>
          <w:p w14:paraId="743017D5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740F30D9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05D1F962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958" w:type="dxa"/>
          </w:tcPr>
          <w:p w14:paraId="6358E483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</w:tr>
      <w:tr w:rsidR="00E277EF" w:rsidRPr="00D10E9A" w14:paraId="6B74B73F" w14:textId="77777777" w:rsidTr="002E3D4B">
        <w:trPr>
          <w:jc w:val="center"/>
        </w:trPr>
        <w:tc>
          <w:tcPr>
            <w:tcW w:w="567" w:type="dxa"/>
          </w:tcPr>
          <w:p w14:paraId="0AB1A26E" w14:textId="77777777" w:rsidR="00E277EF" w:rsidRPr="00D8598B" w:rsidRDefault="00E277EF" w:rsidP="002E3D4B">
            <w:pPr>
              <w:rPr>
                <w:rFonts w:ascii="Times New Roman" w:hAnsi="Times New Roman"/>
              </w:rPr>
            </w:pPr>
            <w:r w:rsidRPr="00D8598B">
              <w:rPr>
                <w:rFonts w:ascii="Times New Roman" w:hAnsi="Times New Roman"/>
              </w:rPr>
              <w:t>2</w:t>
            </w:r>
          </w:p>
        </w:tc>
        <w:tc>
          <w:tcPr>
            <w:tcW w:w="3544" w:type="dxa"/>
          </w:tcPr>
          <w:p w14:paraId="5BB115A6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Atas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selalu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bersikap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adildalam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menegak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kedisiplin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</w:tcPr>
          <w:p w14:paraId="33986A48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8" w:type="dxa"/>
          </w:tcPr>
          <w:p w14:paraId="793211FC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10E8FBD7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5512345B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958" w:type="dxa"/>
          </w:tcPr>
          <w:p w14:paraId="366F6B50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</w:tr>
      <w:tr w:rsidR="00E277EF" w:rsidRPr="00D10E9A" w14:paraId="31297DF8" w14:textId="77777777" w:rsidTr="002E3D4B">
        <w:trPr>
          <w:jc w:val="center"/>
        </w:trPr>
        <w:tc>
          <w:tcPr>
            <w:tcW w:w="567" w:type="dxa"/>
          </w:tcPr>
          <w:p w14:paraId="77A6EE42" w14:textId="77777777" w:rsidR="00E277EF" w:rsidRPr="00D8598B" w:rsidRDefault="00E277EF" w:rsidP="002E3D4B">
            <w:pPr>
              <w:rPr>
                <w:rFonts w:ascii="Times New Roman" w:hAnsi="Times New Roman"/>
              </w:rPr>
            </w:pPr>
            <w:r w:rsidRPr="00D8598B">
              <w:rPr>
                <w:rFonts w:ascii="Times New Roman" w:hAnsi="Times New Roman"/>
              </w:rPr>
              <w:t>3</w:t>
            </w:r>
          </w:p>
        </w:tc>
        <w:tc>
          <w:tcPr>
            <w:tcW w:w="3544" w:type="dxa"/>
          </w:tcPr>
          <w:p w14:paraId="5A0F5C47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Menerima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gaji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yang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sesuai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deng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pekerjaan</w:t>
            </w:r>
            <w:proofErr w:type="spellEnd"/>
          </w:p>
        </w:tc>
        <w:tc>
          <w:tcPr>
            <w:tcW w:w="709" w:type="dxa"/>
          </w:tcPr>
          <w:p w14:paraId="1A53E4D7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8" w:type="dxa"/>
          </w:tcPr>
          <w:p w14:paraId="1F7EC5CD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5D771E11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3DC94ECA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958" w:type="dxa"/>
          </w:tcPr>
          <w:p w14:paraId="6EE06256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</w:tr>
      <w:tr w:rsidR="00E277EF" w:rsidRPr="00D10E9A" w14:paraId="06467B8E" w14:textId="77777777" w:rsidTr="002E3D4B">
        <w:trPr>
          <w:jc w:val="center"/>
        </w:trPr>
        <w:tc>
          <w:tcPr>
            <w:tcW w:w="567" w:type="dxa"/>
          </w:tcPr>
          <w:p w14:paraId="1FD26F55" w14:textId="77777777" w:rsidR="00E277EF" w:rsidRPr="00D8598B" w:rsidRDefault="00E277EF" w:rsidP="002E3D4B">
            <w:pPr>
              <w:rPr>
                <w:rFonts w:ascii="Times New Roman" w:hAnsi="Times New Roman"/>
              </w:rPr>
            </w:pPr>
            <w:r w:rsidRPr="00D8598B">
              <w:rPr>
                <w:rFonts w:ascii="Times New Roman" w:hAnsi="Times New Roman"/>
              </w:rPr>
              <w:t>4</w:t>
            </w:r>
          </w:p>
        </w:tc>
        <w:tc>
          <w:tcPr>
            <w:tcW w:w="3544" w:type="dxa"/>
          </w:tcPr>
          <w:p w14:paraId="6705DA5B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Semua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karyaw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diperlakuk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sama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oleh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atas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tanpa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membeda-bedak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</w:tcPr>
          <w:p w14:paraId="6696C406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8" w:type="dxa"/>
          </w:tcPr>
          <w:p w14:paraId="40EB1AC2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166E52A1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2164AF46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958" w:type="dxa"/>
          </w:tcPr>
          <w:p w14:paraId="2EA4E088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</w:tr>
      <w:tr w:rsidR="00E277EF" w:rsidRPr="00D10E9A" w14:paraId="4BD6DA90" w14:textId="77777777" w:rsidTr="002E3D4B">
        <w:trPr>
          <w:jc w:val="center"/>
        </w:trPr>
        <w:tc>
          <w:tcPr>
            <w:tcW w:w="567" w:type="dxa"/>
          </w:tcPr>
          <w:p w14:paraId="58FEA843" w14:textId="77777777" w:rsidR="00E277EF" w:rsidRPr="00D8598B" w:rsidRDefault="00E277EF" w:rsidP="002E3D4B">
            <w:pPr>
              <w:rPr>
                <w:rFonts w:ascii="Times New Roman" w:hAnsi="Times New Roman"/>
              </w:rPr>
            </w:pPr>
            <w:r w:rsidRPr="00D8598B">
              <w:rPr>
                <w:rFonts w:ascii="Times New Roman" w:hAnsi="Times New Roman"/>
              </w:rPr>
              <w:t>5</w:t>
            </w:r>
          </w:p>
        </w:tc>
        <w:tc>
          <w:tcPr>
            <w:tcW w:w="3544" w:type="dxa"/>
          </w:tcPr>
          <w:p w14:paraId="3C89FC97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Atas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mengontrol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secara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langsung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pekerja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semua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pegawai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</w:tcPr>
          <w:p w14:paraId="14ABF610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8" w:type="dxa"/>
          </w:tcPr>
          <w:p w14:paraId="240B890C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699564E7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234CE011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958" w:type="dxa"/>
          </w:tcPr>
          <w:p w14:paraId="573CA01A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</w:tr>
      <w:tr w:rsidR="00E277EF" w:rsidRPr="00D10E9A" w14:paraId="65173C12" w14:textId="77777777" w:rsidTr="002E3D4B">
        <w:trPr>
          <w:jc w:val="center"/>
        </w:trPr>
        <w:tc>
          <w:tcPr>
            <w:tcW w:w="567" w:type="dxa"/>
          </w:tcPr>
          <w:p w14:paraId="0C8BAD58" w14:textId="77777777" w:rsidR="00E277EF" w:rsidRPr="00D8598B" w:rsidRDefault="00E277EF" w:rsidP="002E3D4B">
            <w:pPr>
              <w:rPr>
                <w:rFonts w:ascii="Times New Roman" w:hAnsi="Times New Roman"/>
              </w:rPr>
            </w:pPr>
            <w:r w:rsidRPr="00D8598B">
              <w:rPr>
                <w:rFonts w:ascii="Times New Roman" w:hAnsi="Times New Roman"/>
              </w:rPr>
              <w:t>6</w:t>
            </w:r>
          </w:p>
        </w:tc>
        <w:tc>
          <w:tcPr>
            <w:tcW w:w="3544" w:type="dxa"/>
          </w:tcPr>
          <w:p w14:paraId="6585B314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  <w:proofErr w:type="spellStart"/>
            <w:r w:rsidRPr="00D10E9A">
              <w:rPr>
                <w:rFonts w:ascii="Times New Roman" w:hAnsi="Times New Roman"/>
                <w:lang w:val="es-MX"/>
              </w:rPr>
              <w:t>Atas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selalu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tegas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dalam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mengambil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Tindak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 xml:space="preserve"> </w:t>
            </w:r>
            <w:proofErr w:type="spellStart"/>
            <w:r w:rsidRPr="00D10E9A">
              <w:rPr>
                <w:rFonts w:ascii="Times New Roman" w:hAnsi="Times New Roman"/>
                <w:lang w:val="es-MX"/>
              </w:rPr>
              <w:t>kedisiplinan</w:t>
            </w:r>
            <w:proofErr w:type="spellEnd"/>
            <w:r w:rsidRPr="00D10E9A">
              <w:rPr>
                <w:rFonts w:ascii="Times New Roman" w:hAnsi="Times New Roman"/>
                <w:lang w:val="es-MX"/>
              </w:rPr>
              <w:t>.</w:t>
            </w:r>
          </w:p>
        </w:tc>
        <w:tc>
          <w:tcPr>
            <w:tcW w:w="709" w:type="dxa"/>
          </w:tcPr>
          <w:p w14:paraId="5533E340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8" w:type="dxa"/>
          </w:tcPr>
          <w:p w14:paraId="42A1F80D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5AB5D07B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709" w:type="dxa"/>
          </w:tcPr>
          <w:p w14:paraId="0C0BDCA6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  <w:tc>
          <w:tcPr>
            <w:tcW w:w="958" w:type="dxa"/>
          </w:tcPr>
          <w:p w14:paraId="3E1C773D" w14:textId="77777777" w:rsidR="00E277EF" w:rsidRPr="00D10E9A" w:rsidRDefault="00E277EF" w:rsidP="002E3D4B">
            <w:pPr>
              <w:rPr>
                <w:rFonts w:ascii="Times New Roman" w:hAnsi="Times New Roman"/>
                <w:lang w:val="es-MX"/>
              </w:rPr>
            </w:pPr>
          </w:p>
        </w:tc>
      </w:tr>
    </w:tbl>
    <w:p w14:paraId="4768615F" w14:textId="77777777" w:rsidR="00E277EF" w:rsidRPr="00D10E9A" w:rsidRDefault="00E277EF" w:rsidP="00E277EF">
      <w:pPr>
        <w:rPr>
          <w:lang w:val="es-MX"/>
        </w:rPr>
      </w:pPr>
    </w:p>
    <w:p w14:paraId="0A6C4365" w14:textId="77777777" w:rsidR="00E277EF" w:rsidRPr="00D10E9A" w:rsidRDefault="00E277EF" w:rsidP="00E277EF">
      <w:pPr>
        <w:rPr>
          <w:lang w:val="es-MX"/>
        </w:rPr>
      </w:pPr>
      <w:r w:rsidRPr="00D10E9A">
        <w:rPr>
          <w:lang w:val="es-MX"/>
        </w:rPr>
        <w:br w:type="page"/>
      </w:r>
    </w:p>
    <w:p w14:paraId="766230E9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Lampiran </w:t>
      </w:r>
      <w:proofErr w:type="gramStart"/>
      <w:r>
        <w:rPr>
          <w:rFonts w:ascii="Times New Roman" w:hAnsi="Times New Roman"/>
          <w:b/>
          <w:sz w:val="24"/>
          <w:szCs w:val="24"/>
        </w:rPr>
        <w:t>3  Data</w:t>
      </w:r>
      <w:proofErr w:type="gram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Tabul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20 </w:t>
      </w:r>
      <w:proofErr w:type="spellStart"/>
      <w:r>
        <w:rPr>
          <w:rFonts w:ascii="Times New Roman" w:hAnsi="Times New Roman"/>
          <w:b/>
          <w:sz w:val="24"/>
          <w:szCs w:val="24"/>
        </w:rPr>
        <w:t>Responden</w:t>
      </w:r>
      <w:proofErr w:type="spellEnd"/>
    </w:p>
    <w:p w14:paraId="2FFB55D4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CE272C">
        <w:rPr>
          <w:noProof/>
        </w:rPr>
        <w:drawing>
          <wp:inline distT="0" distB="0" distL="0" distR="0" wp14:anchorId="3F7B6DF5" wp14:editId="7D361CF4">
            <wp:extent cx="5040630" cy="3695135"/>
            <wp:effectExtent l="0" t="0" r="762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695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18712B" w14:textId="77777777" w:rsidR="00E277EF" w:rsidRDefault="00E277EF" w:rsidP="00E277EF"/>
    <w:p w14:paraId="3CBA5F94" w14:textId="77777777" w:rsidR="00E277EF" w:rsidRDefault="00E277EF" w:rsidP="00E277EF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14:paraId="54F18C41" w14:textId="77777777" w:rsidR="00E277EF" w:rsidRPr="00D10E9A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lastRenderedPageBreak/>
        <w:t>Lampiran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4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Hasil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Uji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Validitas dan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Reliabilitas</w:t>
      </w:r>
      <w:proofErr w:type="spellEnd"/>
    </w:p>
    <w:p w14:paraId="519E6B22" w14:textId="77777777" w:rsidR="00E277EF" w:rsidRDefault="00E277EF" w:rsidP="00E277E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16"/>
        </w:rPr>
      </w:pPr>
      <w:proofErr w:type="spellStart"/>
      <w:r>
        <w:rPr>
          <w:rFonts w:ascii="Times New Roman" w:hAnsi="Times New Roman" w:cs="Times New Roman"/>
          <w:b/>
          <w:sz w:val="24"/>
          <w:szCs w:val="16"/>
        </w:rPr>
        <w:t>Validitas</w:t>
      </w:r>
      <w:proofErr w:type="spellEnd"/>
      <w:r>
        <w:rPr>
          <w:rFonts w:ascii="Times New Roman" w:hAnsi="Times New Roman" w:cs="Times New Roman"/>
          <w:b/>
          <w:sz w:val="24"/>
          <w:szCs w:val="1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16"/>
        </w:rPr>
        <w:t>Produktivitas</w:t>
      </w:r>
      <w:proofErr w:type="spellEnd"/>
      <w:r>
        <w:rPr>
          <w:rFonts w:ascii="Times New Roman" w:hAnsi="Times New Roman" w:cs="Times New Roman"/>
          <w:b/>
          <w:sz w:val="24"/>
          <w:szCs w:val="1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16"/>
        </w:rPr>
        <w:t>Karyawan</w:t>
      </w:r>
      <w:proofErr w:type="spellEnd"/>
    </w:p>
    <w:p w14:paraId="4580E92B" w14:textId="77777777" w:rsidR="00E277EF" w:rsidRDefault="00E277EF" w:rsidP="00E277E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16"/>
        </w:rPr>
      </w:pPr>
      <w:r w:rsidRPr="00CE272C">
        <w:rPr>
          <w:noProof/>
        </w:rPr>
        <w:drawing>
          <wp:inline distT="0" distB="0" distL="0" distR="0" wp14:anchorId="2001AB63" wp14:editId="7B18BA6C">
            <wp:extent cx="4279900" cy="5535295"/>
            <wp:effectExtent l="0" t="0" r="6350" b="825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900" cy="5535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7DED16" w14:textId="77777777" w:rsidR="00E277EF" w:rsidRDefault="00E277EF" w:rsidP="00E277EF">
      <w:pPr>
        <w:rPr>
          <w:rFonts w:ascii="Times New Roman" w:hAnsi="Times New Roman" w:cs="Times New Roman"/>
          <w:b/>
          <w:sz w:val="24"/>
          <w:szCs w:val="16"/>
        </w:rPr>
      </w:pPr>
      <w:proofErr w:type="spellStart"/>
      <w:r>
        <w:rPr>
          <w:rFonts w:ascii="Times New Roman" w:hAnsi="Times New Roman" w:cs="Times New Roman"/>
          <w:b/>
          <w:sz w:val="24"/>
          <w:szCs w:val="16"/>
        </w:rPr>
        <w:t>Reliabilitas</w:t>
      </w:r>
      <w:proofErr w:type="spellEnd"/>
      <w:r>
        <w:rPr>
          <w:rFonts w:ascii="Times New Roman" w:hAnsi="Times New Roman" w:cs="Times New Roman"/>
          <w:b/>
          <w:sz w:val="24"/>
          <w:szCs w:val="1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16"/>
        </w:rPr>
        <w:t>Produktivitas</w:t>
      </w:r>
      <w:proofErr w:type="spellEnd"/>
      <w:r>
        <w:rPr>
          <w:rFonts w:ascii="Times New Roman" w:hAnsi="Times New Roman" w:cs="Times New Roman"/>
          <w:b/>
          <w:sz w:val="24"/>
          <w:szCs w:val="1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16"/>
        </w:rPr>
        <w:t>Karyawan</w:t>
      </w:r>
      <w:proofErr w:type="spellEnd"/>
    </w:p>
    <w:p w14:paraId="62FD565B" w14:textId="77777777" w:rsidR="00E277EF" w:rsidRDefault="00E277EF" w:rsidP="00E277EF">
      <w:pPr>
        <w:rPr>
          <w:rFonts w:ascii="Times New Roman" w:hAnsi="Times New Roman" w:cs="Times New Roman"/>
          <w:b/>
          <w:sz w:val="24"/>
          <w:szCs w:val="16"/>
        </w:rPr>
      </w:pPr>
      <w:r w:rsidRPr="00CE272C">
        <w:rPr>
          <w:noProof/>
        </w:rPr>
        <w:drawing>
          <wp:inline distT="0" distB="0" distL="0" distR="0" wp14:anchorId="7EB4A9AE" wp14:editId="73DE8081">
            <wp:extent cx="1225550" cy="700405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5550" cy="700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E6DA85" w14:textId="77777777" w:rsidR="00E277EF" w:rsidRDefault="00E277EF" w:rsidP="00E277EF">
      <w:pPr>
        <w:rPr>
          <w:rFonts w:ascii="Times New Roman" w:hAnsi="Times New Roman" w:cs="Times New Roman"/>
          <w:b/>
          <w:sz w:val="24"/>
          <w:szCs w:val="16"/>
        </w:rPr>
      </w:pPr>
      <w:r>
        <w:rPr>
          <w:rFonts w:ascii="Times New Roman" w:hAnsi="Times New Roman" w:cs="Times New Roman"/>
          <w:b/>
          <w:sz w:val="24"/>
          <w:szCs w:val="16"/>
        </w:rPr>
        <w:br w:type="page"/>
      </w:r>
    </w:p>
    <w:p w14:paraId="5259E4A6" w14:textId="77777777" w:rsidR="00E277EF" w:rsidRDefault="00E277EF" w:rsidP="00E277E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16"/>
        </w:rPr>
      </w:pPr>
      <w:proofErr w:type="spellStart"/>
      <w:r>
        <w:rPr>
          <w:rFonts w:ascii="Times New Roman" w:hAnsi="Times New Roman" w:cs="Times New Roman"/>
          <w:b/>
          <w:sz w:val="24"/>
          <w:szCs w:val="16"/>
        </w:rPr>
        <w:lastRenderedPageBreak/>
        <w:t>Validitas</w:t>
      </w:r>
      <w:proofErr w:type="spellEnd"/>
      <w:r>
        <w:rPr>
          <w:rFonts w:ascii="Times New Roman" w:hAnsi="Times New Roman" w:cs="Times New Roman"/>
          <w:b/>
          <w:sz w:val="24"/>
          <w:szCs w:val="1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16"/>
        </w:rPr>
        <w:t>Lingkungan</w:t>
      </w:r>
      <w:proofErr w:type="spellEnd"/>
    </w:p>
    <w:p w14:paraId="5DA5A751" w14:textId="77777777" w:rsidR="00E277EF" w:rsidRDefault="00E277EF" w:rsidP="00E277EF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sz w:val="24"/>
          <w:szCs w:val="16"/>
        </w:rPr>
      </w:pPr>
      <w:r w:rsidRPr="00CE272C">
        <w:rPr>
          <w:noProof/>
        </w:rPr>
        <w:drawing>
          <wp:inline distT="0" distB="0" distL="0" distR="0" wp14:anchorId="39F4BE4A" wp14:editId="7D34E63C">
            <wp:extent cx="4279900" cy="5340350"/>
            <wp:effectExtent l="0" t="0" r="635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900" cy="534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10C7A9" w14:textId="77777777" w:rsidR="00E277EF" w:rsidRDefault="00E277EF" w:rsidP="00E277EF">
      <w:pPr>
        <w:spacing w:after="0" w:line="240" w:lineRule="auto"/>
        <w:rPr>
          <w:rFonts w:ascii="Times New Roman" w:eastAsia="Times New Roman" w:hAnsi="Times New Roman" w:cs="Times New Roman"/>
          <w:b/>
          <w:bCs/>
        </w:rPr>
      </w:pPr>
    </w:p>
    <w:p w14:paraId="19C87431" w14:textId="77777777" w:rsidR="00E277EF" w:rsidRDefault="00E277EF" w:rsidP="00E277EF">
      <w:pPr>
        <w:spacing w:after="0" w:line="240" w:lineRule="auto"/>
        <w:rPr>
          <w:rFonts w:ascii="Times New Roman" w:eastAsia="Times New Roman" w:hAnsi="Times New Roman" w:cs="Times New Roman"/>
          <w:b/>
          <w:bCs/>
        </w:rPr>
      </w:pPr>
      <w:proofErr w:type="spellStart"/>
      <w:r>
        <w:rPr>
          <w:rFonts w:ascii="Times New Roman" w:eastAsia="Times New Roman" w:hAnsi="Times New Roman" w:cs="Times New Roman"/>
          <w:b/>
          <w:bCs/>
        </w:rPr>
        <w:t>Reliabilitas</w:t>
      </w:r>
      <w:proofErr w:type="spellEnd"/>
      <w:r>
        <w:rPr>
          <w:rFonts w:ascii="Times New Roman" w:eastAsia="Times New Roman" w:hAnsi="Times New Roman" w:cs="Times New Roman"/>
          <w:b/>
          <w:bCs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</w:rPr>
        <w:t>Kedisiplinan</w:t>
      </w:r>
      <w:proofErr w:type="spellEnd"/>
    </w:p>
    <w:p w14:paraId="3A1E2E74" w14:textId="77777777" w:rsidR="00E277EF" w:rsidRDefault="00E277EF" w:rsidP="00E277EF">
      <w:pPr>
        <w:rPr>
          <w:rFonts w:ascii="Times New Roman" w:hAnsi="Times New Roman" w:cs="Times New Roman"/>
          <w:b/>
          <w:sz w:val="24"/>
        </w:rPr>
      </w:pPr>
      <w:r w:rsidRPr="00CE272C">
        <w:rPr>
          <w:noProof/>
        </w:rPr>
        <w:drawing>
          <wp:inline distT="0" distB="0" distL="0" distR="0" wp14:anchorId="71718554" wp14:editId="2B14D955">
            <wp:extent cx="1225550" cy="700405"/>
            <wp:effectExtent l="0" t="0" r="0" b="444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5550" cy="700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E8E9E3" w14:textId="77777777" w:rsidR="00E277EF" w:rsidRDefault="00E277EF" w:rsidP="00E277EF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2C6189D3" w14:textId="77777777" w:rsidR="00E277EF" w:rsidRPr="00083D89" w:rsidRDefault="00E277EF" w:rsidP="00E277EF">
      <w:pPr>
        <w:rPr>
          <w:rFonts w:ascii="Times New Roman" w:hAnsi="Times New Roman" w:cs="Times New Roman"/>
          <w:b/>
          <w:sz w:val="24"/>
        </w:rPr>
      </w:pPr>
      <w:proofErr w:type="spellStart"/>
      <w:r w:rsidRPr="00083D89">
        <w:rPr>
          <w:rFonts w:ascii="Times New Roman" w:hAnsi="Times New Roman" w:cs="Times New Roman"/>
          <w:b/>
          <w:sz w:val="24"/>
        </w:rPr>
        <w:lastRenderedPageBreak/>
        <w:t>V</w:t>
      </w:r>
      <w:r>
        <w:rPr>
          <w:rFonts w:ascii="Times New Roman" w:hAnsi="Times New Roman" w:cs="Times New Roman"/>
          <w:b/>
          <w:sz w:val="24"/>
        </w:rPr>
        <w:t>aliditas</w:t>
      </w:r>
      <w:proofErr w:type="spellEnd"/>
      <w:r w:rsidRPr="00083D89"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Motivasi</w:t>
      </w:r>
      <w:proofErr w:type="spellEnd"/>
    </w:p>
    <w:p w14:paraId="34F12DC2" w14:textId="77777777" w:rsidR="00E277EF" w:rsidRDefault="00E277EF" w:rsidP="00E277EF">
      <w:r w:rsidRPr="00CE272C">
        <w:rPr>
          <w:noProof/>
        </w:rPr>
        <w:drawing>
          <wp:inline distT="0" distB="0" distL="0" distR="0" wp14:anchorId="59E2686B" wp14:editId="5DCCC934">
            <wp:extent cx="4279900" cy="5535295"/>
            <wp:effectExtent l="0" t="0" r="6350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900" cy="5535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75379B" w14:textId="77777777" w:rsidR="00E277EF" w:rsidRDefault="00E277EF" w:rsidP="00E277EF">
      <w:pPr>
        <w:rPr>
          <w:rFonts w:ascii="Times New Roman" w:hAnsi="Times New Roman" w:cs="Times New Roman"/>
          <w:b/>
        </w:rPr>
      </w:pPr>
      <w:proofErr w:type="spellStart"/>
      <w:r w:rsidRPr="001422E5">
        <w:rPr>
          <w:rFonts w:ascii="Times New Roman" w:hAnsi="Times New Roman" w:cs="Times New Roman"/>
          <w:b/>
        </w:rPr>
        <w:t>Reliabilitas</w:t>
      </w:r>
      <w:proofErr w:type="spellEnd"/>
      <w:r w:rsidRPr="001422E5">
        <w:rPr>
          <w:rFonts w:ascii="Times New Roman" w:hAnsi="Times New Roman" w:cs="Times New Roman"/>
          <w:b/>
        </w:rPr>
        <w:t xml:space="preserve"> </w:t>
      </w:r>
      <w:proofErr w:type="spellStart"/>
      <w:r w:rsidRPr="001422E5">
        <w:rPr>
          <w:rFonts w:ascii="Times New Roman" w:hAnsi="Times New Roman" w:cs="Times New Roman"/>
          <w:b/>
        </w:rPr>
        <w:t>Motivasi</w:t>
      </w:r>
      <w:proofErr w:type="spellEnd"/>
    </w:p>
    <w:p w14:paraId="62E2FDC3" w14:textId="77777777" w:rsidR="00E277EF" w:rsidRPr="002F7DB3" w:rsidRDefault="00E277EF" w:rsidP="00E277EF">
      <w:pPr>
        <w:rPr>
          <w:rFonts w:ascii="Times New Roman" w:hAnsi="Times New Roman" w:cs="Times New Roman"/>
          <w:b/>
        </w:rPr>
      </w:pPr>
      <w:r w:rsidRPr="00CE272C">
        <w:rPr>
          <w:noProof/>
        </w:rPr>
        <w:drawing>
          <wp:inline distT="0" distB="0" distL="0" distR="0" wp14:anchorId="144FC528" wp14:editId="534B4D45">
            <wp:extent cx="1225550" cy="700405"/>
            <wp:effectExtent l="0" t="0" r="0" b="444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5550" cy="700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2E147B" w14:textId="77777777" w:rsidR="00E277EF" w:rsidRDefault="00E277EF" w:rsidP="00E277E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37D48914" w14:textId="77777777" w:rsidR="00E277EF" w:rsidRDefault="00E277EF" w:rsidP="00E277EF">
      <w:pPr>
        <w:rPr>
          <w:rFonts w:ascii="Times New Roman" w:hAnsi="Times New Roman" w:cs="Times New Roman"/>
          <w:b/>
        </w:rPr>
      </w:pPr>
      <w:proofErr w:type="spellStart"/>
      <w:r>
        <w:rPr>
          <w:rFonts w:ascii="Times New Roman" w:hAnsi="Times New Roman" w:cs="Times New Roman"/>
          <w:b/>
        </w:rPr>
        <w:lastRenderedPageBreak/>
        <w:t>Validitas</w:t>
      </w:r>
      <w:proofErr w:type="spellEnd"/>
      <w:r>
        <w:rPr>
          <w:rFonts w:ascii="Times New Roman" w:hAnsi="Times New Roman" w:cs="Times New Roman"/>
          <w:b/>
        </w:rPr>
        <w:t xml:space="preserve"> </w:t>
      </w:r>
      <w:proofErr w:type="spellStart"/>
      <w:r>
        <w:rPr>
          <w:rFonts w:ascii="Times New Roman" w:hAnsi="Times New Roman" w:cs="Times New Roman"/>
          <w:b/>
        </w:rPr>
        <w:t>Disiplin</w:t>
      </w:r>
      <w:proofErr w:type="spellEnd"/>
      <w:r>
        <w:rPr>
          <w:rFonts w:ascii="Times New Roman" w:hAnsi="Times New Roman" w:cs="Times New Roman"/>
          <w:b/>
        </w:rPr>
        <w:t xml:space="preserve"> </w:t>
      </w:r>
      <w:proofErr w:type="spellStart"/>
      <w:r>
        <w:rPr>
          <w:rFonts w:ascii="Times New Roman" w:hAnsi="Times New Roman" w:cs="Times New Roman"/>
          <w:b/>
        </w:rPr>
        <w:t>Kerja</w:t>
      </w:r>
      <w:proofErr w:type="spellEnd"/>
    </w:p>
    <w:p w14:paraId="6F9B884C" w14:textId="77777777" w:rsidR="00E277EF" w:rsidRPr="002F7DB3" w:rsidRDefault="00E277EF" w:rsidP="00E277EF">
      <w:pPr>
        <w:rPr>
          <w:rFonts w:ascii="Times New Roman" w:hAnsi="Times New Roman" w:cs="Times New Roman"/>
          <w:b/>
        </w:rPr>
      </w:pPr>
      <w:r w:rsidRPr="00CE272C">
        <w:rPr>
          <w:noProof/>
        </w:rPr>
        <w:drawing>
          <wp:inline distT="0" distB="0" distL="0" distR="0" wp14:anchorId="0AE043AF" wp14:editId="58914E77">
            <wp:extent cx="4748827" cy="6429983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0432" cy="64321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C8C91D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>
        <w:rPr>
          <w:rFonts w:ascii="Times New Roman" w:hAnsi="Times New Roman"/>
          <w:b/>
          <w:sz w:val="24"/>
          <w:szCs w:val="24"/>
        </w:rPr>
        <w:t>Reliabiilitas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Disiplin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/>
          <w:sz w:val="24"/>
          <w:szCs w:val="24"/>
        </w:rPr>
        <w:t>Kerja</w:t>
      </w:r>
      <w:proofErr w:type="spellEnd"/>
    </w:p>
    <w:p w14:paraId="7DD840F6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CE272C">
        <w:rPr>
          <w:noProof/>
        </w:rPr>
        <w:drawing>
          <wp:inline distT="0" distB="0" distL="0" distR="0" wp14:anchorId="597C066B" wp14:editId="060F12E3">
            <wp:extent cx="1225550" cy="700405"/>
            <wp:effectExtent l="0" t="0" r="0" b="444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5550" cy="700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411EFE" w14:textId="77777777" w:rsidR="00E277EF" w:rsidRDefault="00E277EF" w:rsidP="00E277EF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Lampiran 5 Data </w:t>
      </w:r>
      <w:proofErr w:type="spellStart"/>
      <w:r>
        <w:rPr>
          <w:rFonts w:ascii="Times New Roman" w:hAnsi="Times New Roman"/>
          <w:b/>
          <w:sz w:val="24"/>
          <w:szCs w:val="24"/>
        </w:rPr>
        <w:t>Tabulasi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40 </w:t>
      </w:r>
      <w:proofErr w:type="spellStart"/>
      <w:r>
        <w:rPr>
          <w:rFonts w:ascii="Times New Roman" w:hAnsi="Times New Roman"/>
          <w:b/>
          <w:sz w:val="24"/>
          <w:szCs w:val="24"/>
        </w:rPr>
        <w:t>Responden</w:t>
      </w:r>
      <w:proofErr w:type="spellEnd"/>
    </w:p>
    <w:p w14:paraId="194ED968" w14:textId="77777777" w:rsidR="00E277EF" w:rsidRDefault="00E277EF" w:rsidP="00E277EF">
      <w:pPr>
        <w:rPr>
          <w:rFonts w:ascii="Times New Roman" w:hAnsi="Times New Roman"/>
          <w:b/>
          <w:sz w:val="24"/>
          <w:szCs w:val="24"/>
        </w:rPr>
      </w:pPr>
      <w:r w:rsidRPr="00FF6D6E">
        <w:rPr>
          <w:noProof/>
        </w:rPr>
        <w:drawing>
          <wp:inline distT="0" distB="0" distL="0" distR="0" wp14:anchorId="0B54440B" wp14:editId="3AC3089A">
            <wp:extent cx="5040630" cy="7211060"/>
            <wp:effectExtent l="0" t="0" r="7620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7211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sz w:val="24"/>
          <w:szCs w:val="24"/>
        </w:rPr>
        <w:br w:type="page"/>
      </w:r>
    </w:p>
    <w:p w14:paraId="00F72A40" w14:textId="77777777" w:rsidR="00E277EF" w:rsidRDefault="00E277EF" w:rsidP="00E277EF">
      <w:pPr>
        <w:spacing w:after="100" w:line="480" w:lineRule="auto"/>
        <w:ind w:left="357" w:hanging="357"/>
        <w:jc w:val="both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Lampiran 6 Hasil Uji </w:t>
      </w:r>
      <w:proofErr w:type="spellStart"/>
      <w:r>
        <w:rPr>
          <w:rFonts w:ascii="Times New Roman" w:hAnsi="Times New Roman"/>
          <w:b/>
          <w:sz w:val="24"/>
          <w:szCs w:val="24"/>
        </w:rPr>
        <w:t>Normalitas</w:t>
      </w:r>
      <w:proofErr w:type="spellEnd"/>
      <w:r>
        <w:rPr>
          <w:rFonts w:ascii="Times New Roman" w:hAnsi="Times New Roman"/>
          <w:b/>
          <w:sz w:val="24"/>
          <w:szCs w:val="24"/>
        </w:rPr>
        <w:t xml:space="preserve"> </w:t>
      </w:r>
    </w:p>
    <w:p w14:paraId="251C86F5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2F7DB3">
        <w:rPr>
          <w:noProof/>
        </w:rPr>
        <w:drawing>
          <wp:inline distT="0" distB="0" distL="0" distR="0" wp14:anchorId="672DD508" wp14:editId="645292FC">
            <wp:extent cx="5040630" cy="300653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3006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23733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Lampiran 7 Hasil Uji </w:t>
      </w:r>
      <w:proofErr w:type="spellStart"/>
      <w:r>
        <w:rPr>
          <w:rFonts w:ascii="Times New Roman" w:hAnsi="Times New Roman"/>
          <w:b/>
          <w:sz w:val="24"/>
          <w:szCs w:val="24"/>
        </w:rPr>
        <w:t>Multikolinearitas</w:t>
      </w:r>
      <w:proofErr w:type="spellEnd"/>
    </w:p>
    <w:p w14:paraId="02BC8ED6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ind w:left="357" w:hanging="357"/>
        <w:jc w:val="both"/>
        <w:rPr>
          <w:rFonts w:ascii="Times New Roman" w:hAnsi="Times New Roman"/>
          <w:b/>
          <w:sz w:val="24"/>
          <w:szCs w:val="24"/>
        </w:rPr>
      </w:pPr>
      <w:r w:rsidRPr="002F7DB3">
        <w:rPr>
          <w:noProof/>
        </w:rPr>
        <w:drawing>
          <wp:inline distT="0" distB="0" distL="0" distR="0" wp14:anchorId="4EDDA9C8" wp14:editId="28C74E80">
            <wp:extent cx="5040630" cy="2102889"/>
            <wp:effectExtent l="0" t="0" r="762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1028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C067BC" w14:textId="77777777" w:rsidR="00E277EF" w:rsidRDefault="00E277EF" w:rsidP="00E277EF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14:paraId="6E584F6B" w14:textId="77777777" w:rsidR="00E277EF" w:rsidRPr="00D10E9A" w:rsidRDefault="00E277EF" w:rsidP="00E277EF">
      <w:pPr>
        <w:tabs>
          <w:tab w:val="right" w:leader="dot" w:pos="7371"/>
          <w:tab w:val="right" w:pos="7938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  <w:lang w:val="es-MX"/>
        </w:rPr>
      </w:pP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lastRenderedPageBreak/>
        <w:t>Lampiran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8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Hasil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Uji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Heterokedastisitas</w:t>
      </w:r>
      <w:proofErr w:type="spellEnd"/>
    </w:p>
    <w:p w14:paraId="4CEBAE96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  <w:lang w:val="nb-NO"/>
        </w:rPr>
      </w:pPr>
      <w:r w:rsidRPr="002F7DB3">
        <w:rPr>
          <w:noProof/>
        </w:rPr>
        <w:drawing>
          <wp:inline distT="0" distB="0" distL="0" distR="0" wp14:anchorId="011B4D1C" wp14:editId="0F69DF07">
            <wp:extent cx="5040630" cy="206610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0661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Lampiran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9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Hasil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</w:t>
      </w: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Uji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</w:t>
      </w:r>
      <w:r>
        <w:rPr>
          <w:rFonts w:ascii="Times New Roman" w:hAnsi="Times New Roman"/>
          <w:b/>
          <w:sz w:val="24"/>
          <w:szCs w:val="24"/>
          <w:lang w:val="nb-NO"/>
        </w:rPr>
        <w:t xml:space="preserve">Regresi </w:t>
      </w:r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Linier </w:t>
      </w:r>
      <w:r>
        <w:rPr>
          <w:rFonts w:ascii="Times New Roman" w:hAnsi="Times New Roman"/>
          <w:b/>
          <w:sz w:val="24"/>
          <w:szCs w:val="24"/>
          <w:lang w:val="nb-NO"/>
        </w:rPr>
        <w:t xml:space="preserve">Berganda </w:t>
      </w:r>
    </w:p>
    <w:p w14:paraId="08958DEE" w14:textId="77777777" w:rsidR="00E277EF" w:rsidRPr="00F046F0" w:rsidRDefault="00E277EF" w:rsidP="00E277EF">
      <w:pPr>
        <w:tabs>
          <w:tab w:val="right" w:leader="dot" w:pos="7371"/>
          <w:tab w:val="right" w:pos="7938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2F7DB3">
        <w:rPr>
          <w:noProof/>
        </w:rPr>
        <w:drawing>
          <wp:inline distT="0" distB="0" distL="0" distR="0" wp14:anchorId="6B9DB754" wp14:editId="1C8F082B">
            <wp:extent cx="5040630" cy="2426034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4260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72AA57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Lampiran 10 Hasil Uji F</w:t>
      </w:r>
    </w:p>
    <w:p w14:paraId="05FDC55E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213848">
        <w:rPr>
          <w:noProof/>
        </w:rPr>
        <w:drawing>
          <wp:inline distT="0" distB="0" distL="0" distR="0" wp14:anchorId="3639120B" wp14:editId="46760138">
            <wp:extent cx="4396740" cy="1585595"/>
            <wp:effectExtent l="0" t="0" r="381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6740" cy="1585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896111" w14:textId="77777777" w:rsidR="00E277EF" w:rsidRDefault="00E277EF" w:rsidP="00E277EF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14:paraId="785DB2AC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Lampiran 11 Hasil Uji t test</w:t>
      </w:r>
    </w:p>
    <w:p w14:paraId="3D9C6719" w14:textId="77777777" w:rsidR="00E277EF" w:rsidRDefault="00E277EF" w:rsidP="00E277EF">
      <w:pPr>
        <w:tabs>
          <w:tab w:val="right" w:leader="dot" w:pos="7371"/>
          <w:tab w:val="right" w:pos="7938"/>
        </w:tabs>
        <w:spacing w:after="0"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2F7DB3">
        <w:rPr>
          <w:noProof/>
        </w:rPr>
        <w:drawing>
          <wp:inline distT="0" distB="0" distL="0" distR="0" wp14:anchorId="3819974A" wp14:editId="48CDB279">
            <wp:extent cx="5040630" cy="207138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20713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2BF23D" w14:textId="77777777" w:rsidR="00E277EF" w:rsidRDefault="00E277EF" w:rsidP="00E277EF">
      <w:pPr>
        <w:rPr>
          <w:rFonts w:ascii="Times New Roman" w:hAnsi="Times New Roman"/>
          <w:b/>
          <w:sz w:val="24"/>
          <w:szCs w:val="24"/>
          <w:lang w:val="nb-NO"/>
        </w:rPr>
      </w:pPr>
      <w:proofErr w:type="spellStart"/>
      <w:r w:rsidRPr="00D10E9A">
        <w:rPr>
          <w:rFonts w:ascii="Times New Roman" w:hAnsi="Times New Roman"/>
          <w:b/>
          <w:sz w:val="24"/>
          <w:szCs w:val="24"/>
          <w:lang w:val="es-MX"/>
        </w:rPr>
        <w:t>Lampiran</w:t>
      </w:r>
      <w:proofErr w:type="spellEnd"/>
      <w:r w:rsidRPr="00D10E9A">
        <w:rPr>
          <w:rFonts w:ascii="Times New Roman" w:hAnsi="Times New Roman"/>
          <w:b/>
          <w:sz w:val="24"/>
          <w:szCs w:val="24"/>
          <w:lang w:val="es-MX"/>
        </w:rPr>
        <w:t xml:space="preserve"> 12 </w:t>
      </w:r>
      <w:r>
        <w:rPr>
          <w:rFonts w:ascii="Times New Roman" w:hAnsi="Times New Roman"/>
          <w:b/>
          <w:sz w:val="24"/>
          <w:szCs w:val="24"/>
          <w:lang w:val="nb-NO"/>
        </w:rPr>
        <w:t>Hasil Uji Determinasi (R2)</w:t>
      </w:r>
    </w:p>
    <w:p w14:paraId="14F8E4EE" w14:textId="77777777" w:rsidR="00B5435D" w:rsidRPr="00E277EF" w:rsidRDefault="00E277EF" w:rsidP="00FD02EB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b/>
          <w:color w:val="222222"/>
          <w:sz w:val="24"/>
          <w:szCs w:val="24"/>
          <w:shd w:val="clear" w:color="auto" w:fill="FFFFFF"/>
          <w:lang w:val="nb-NO"/>
        </w:rPr>
      </w:pPr>
      <w:r w:rsidRPr="002F7DB3">
        <w:rPr>
          <w:noProof/>
        </w:rPr>
        <w:drawing>
          <wp:inline distT="0" distB="0" distL="0" distR="0" wp14:anchorId="16449577" wp14:editId="6026B0F9">
            <wp:extent cx="5040630" cy="138747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0630" cy="1387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3EFA" w14:textId="77777777" w:rsidR="00F33862" w:rsidRDefault="00F33862" w:rsidP="00FD02EB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</w:pPr>
    </w:p>
    <w:p w14:paraId="7F43BF5A" w14:textId="77777777" w:rsidR="00FD02EB" w:rsidRPr="00B5435D" w:rsidRDefault="00FD02EB" w:rsidP="00FD02EB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</w:pPr>
    </w:p>
    <w:p w14:paraId="6510EB49" w14:textId="77777777" w:rsidR="00FD02EB" w:rsidRPr="00B5435D" w:rsidRDefault="00FD02EB" w:rsidP="00FD02EB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</w:pPr>
    </w:p>
    <w:p w14:paraId="551F38A5" w14:textId="77777777" w:rsidR="00FD02EB" w:rsidRPr="00E277EF" w:rsidRDefault="00FD02EB" w:rsidP="00FD02EB">
      <w:pPr>
        <w:spacing w:after="0" w:line="240" w:lineRule="auto"/>
        <w:ind w:left="851" w:hanging="851"/>
        <w:jc w:val="both"/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  <w:lang w:val="es-MX"/>
        </w:rPr>
      </w:pPr>
    </w:p>
    <w:sectPr w:rsidR="00FD02EB" w:rsidRPr="00E277EF" w:rsidSect="00FD02EB">
      <w:pgSz w:w="11907" w:h="16839" w:code="9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A0000AEF" w:usb1="4000207B" w:usb2="00000000" w:usb3="00000000" w:csb0="000001B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600BE1"/>
    <w:multiLevelType w:val="hybridMultilevel"/>
    <w:tmpl w:val="900237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9634C78"/>
    <w:multiLevelType w:val="hybridMultilevel"/>
    <w:tmpl w:val="28F47A1E"/>
    <w:lvl w:ilvl="0" w:tplc="04090015">
      <w:start w:val="1"/>
      <w:numFmt w:val="upperLetter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9114375"/>
    <w:multiLevelType w:val="hybridMultilevel"/>
    <w:tmpl w:val="C0BC8E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683E"/>
    <w:rsid w:val="00087CA4"/>
    <w:rsid w:val="00221BDC"/>
    <w:rsid w:val="002D2FC9"/>
    <w:rsid w:val="004512C3"/>
    <w:rsid w:val="00864ACB"/>
    <w:rsid w:val="008956E1"/>
    <w:rsid w:val="00B14319"/>
    <w:rsid w:val="00B404B8"/>
    <w:rsid w:val="00B5435D"/>
    <w:rsid w:val="00BC683E"/>
    <w:rsid w:val="00E277EF"/>
    <w:rsid w:val="00F33862"/>
    <w:rsid w:val="00FD02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36EF94A"/>
  <w15:docId w15:val="{70F36784-E887-4B5C-895D-68EAF5E49F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kripsi,Body Text Char1,Char Char2,List Paragraph2,List Paragraph1,Body of text"/>
    <w:basedOn w:val="Normal"/>
    <w:link w:val="ListParagraphChar"/>
    <w:uiPriority w:val="34"/>
    <w:qFormat/>
    <w:rsid w:val="00E277EF"/>
    <w:pPr>
      <w:ind w:left="720"/>
      <w:contextualSpacing/>
    </w:pPr>
  </w:style>
  <w:style w:type="character" w:customStyle="1" w:styleId="ListParagraphChar">
    <w:name w:val="List Paragraph Char"/>
    <w:aliases w:val="skripsi Char,Body Text Char1 Char,Char Char2 Char,List Paragraph2 Char,List Paragraph1 Char,Body of text Char"/>
    <w:link w:val="ListParagraph"/>
    <w:uiPriority w:val="34"/>
    <w:qFormat/>
    <w:rsid w:val="00E277EF"/>
  </w:style>
  <w:style w:type="table" w:customStyle="1" w:styleId="TableGrid1">
    <w:name w:val="Table Grid1"/>
    <w:basedOn w:val="TableNormal"/>
    <w:uiPriority w:val="59"/>
    <w:qFormat/>
    <w:rsid w:val="00E277EF"/>
    <w:pPr>
      <w:spacing w:after="0" w:line="240" w:lineRule="auto"/>
    </w:pPr>
    <w:rPr>
      <w:rFonts w:ascii="Calibri" w:eastAsia="SimSun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277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77E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emf"/><Relationship Id="rId18" Type="http://schemas.openxmlformats.org/officeDocument/2006/relationships/image" Target="media/image13.emf"/><Relationship Id="rId3" Type="http://schemas.openxmlformats.org/officeDocument/2006/relationships/styles" Target="styles.xml"/><Relationship Id="rId21" Type="http://schemas.openxmlformats.org/officeDocument/2006/relationships/image" Target="media/image16.emf"/><Relationship Id="rId7" Type="http://schemas.openxmlformats.org/officeDocument/2006/relationships/image" Target="media/image2.emf"/><Relationship Id="rId12" Type="http://schemas.openxmlformats.org/officeDocument/2006/relationships/image" Target="media/image7.emf"/><Relationship Id="rId17" Type="http://schemas.openxmlformats.org/officeDocument/2006/relationships/image" Target="media/image12.emf"/><Relationship Id="rId2" Type="http://schemas.openxmlformats.org/officeDocument/2006/relationships/numbering" Target="numbering.xml"/><Relationship Id="rId16" Type="http://schemas.openxmlformats.org/officeDocument/2006/relationships/image" Target="media/image11.emf"/><Relationship Id="rId20" Type="http://schemas.openxmlformats.org/officeDocument/2006/relationships/image" Target="media/image15.emf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image" Target="media/image6.em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10.emf"/><Relationship Id="rId23" Type="http://schemas.openxmlformats.org/officeDocument/2006/relationships/fontTable" Target="fontTable.xml"/><Relationship Id="rId10" Type="http://schemas.openxmlformats.org/officeDocument/2006/relationships/image" Target="media/image5.emf"/><Relationship Id="rId19" Type="http://schemas.openxmlformats.org/officeDocument/2006/relationships/image" Target="media/image14.emf"/><Relationship Id="rId4" Type="http://schemas.openxmlformats.org/officeDocument/2006/relationships/settings" Target="settings.xml"/><Relationship Id="rId9" Type="http://schemas.openxmlformats.org/officeDocument/2006/relationships/image" Target="media/image4.emf"/><Relationship Id="rId14" Type="http://schemas.openxmlformats.org/officeDocument/2006/relationships/image" Target="media/image9.emf"/><Relationship Id="rId22" Type="http://schemas.openxmlformats.org/officeDocument/2006/relationships/image" Target="media/image17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CC6C97-493E-4D4D-AAB1-B569F26028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7</Pages>
  <Words>1173</Words>
  <Characters>6687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hitya kyps</dc:creator>
  <cp:lastModifiedBy>USER</cp:lastModifiedBy>
  <cp:revision>2</cp:revision>
  <dcterms:created xsi:type="dcterms:W3CDTF">2022-02-16T04:23:00Z</dcterms:created>
  <dcterms:modified xsi:type="dcterms:W3CDTF">2022-02-16T0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4b87248-cb48-3d90-91cf-9cae72700cb9</vt:lpwstr>
  </property>
  <property fmtid="{D5CDD505-2E9C-101B-9397-08002B2CF9AE}" pid="24" name="Mendeley Citation Style_1">
    <vt:lpwstr>http://www.zotero.org/styles/apa</vt:lpwstr>
  </property>
</Properties>
</file>